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2873C5" w14:textId="77777777" w:rsidR="00985101" w:rsidRPr="00F2467A" w:rsidRDefault="00985101" w:rsidP="00985101">
      <w:pPr>
        <w:spacing w:line="480" w:lineRule="auto"/>
        <w:jc w:val="center"/>
        <w:rPr>
          <w:rFonts w:ascii="Arial" w:hAnsi="Arial" w:cs="Arial"/>
          <w:b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t>SUPPLEMENTARY MATERIALS</w:t>
      </w:r>
    </w:p>
    <w:p w14:paraId="7AEE0775" w14:textId="77777777" w:rsidR="00985101" w:rsidRPr="00F2467A" w:rsidRDefault="00985101" w:rsidP="00985101">
      <w:pPr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t xml:space="preserve">Supplementary Table 1. </w:t>
      </w:r>
      <w:r w:rsidRPr="00F2467A">
        <w:rPr>
          <w:rFonts w:ascii="Arial" w:hAnsi="Arial" w:cs="Arial"/>
          <w:sz w:val="21"/>
          <w:szCs w:val="21"/>
        </w:rPr>
        <w:t>54 to 73 gene panels of ctDNA (</w:t>
      </w:r>
      <w:r w:rsidRPr="00F2467A">
        <w:rPr>
          <w:rFonts w:ascii="Arial" w:hAnsi="Arial" w:cs="Arial"/>
          <w:i/>
          <w:sz w:val="21"/>
          <w:szCs w:val="21"/>
        </w:rPr>
        <w:t>Guardant, Inc</w:t>
      </w:r>
      <w:r w:rsidRPr="00F2467A">
        <w:rPr>
          <w:rFonts w:ascii="Arial" w:hAnsi="Arial" w:cs="Arial"/>
          <w:sz w:val="21"/>
          <w:szCs w:val="21"/>
        </w:rPr>
        <w:t>.)</w:t>
      </w:r>
    </w:p>
    <w:p w14:paraId="18A10ADE" w14:textId="77777777" w:rsidR="00985101" w:rsidRPr="00F2467A" w:rsidRDefault="00985101" w:rsidP="00985101">
      <w:pPr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t xml:space="preserve">Supplementary Table 1a. </w:t>
      </w:r>
      <w:r w:rsidRPr="00F2467A">
        <w:rPr>
          <w:rFonts w:ascii="Arial" w:hAnsi="Arial" w:cs="Arial"/>
          <w:sz w:val="21"/>
          <w:szCs w:val="21"/>
        </w:rPr>
        <w:t xml:space="preserve">54 gene panel (N=3 samples)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4"/>
        <w:gridCol w:w="1205"/>
        <w:gridCol w:w="1189"/>
        <w:gridCol w:w="1232"/>
        <w:gridCol w:w="2086"/>
      </w:tblGrid>
      <w:tr w:rsidR="00985101" w:rsidRPr="00F2467A" w14:paraId="4C007819" w14:textId="77777777" w:rsidTr="007B0AF9">
        <w:trPr>
          <w:trHeight w:val="85"/>
        </w:trPr>
        <w:tc>
          <w:tcPr>
            <w:tcW w:w="5127" w:type="dxa"/>
            <w:gridSpan w:val="4"/>
            <w:shd w:val="clear" w:color="auto" w:fill="auto"/>
          </w:tcPr>
          <w:p w14:paraId="752AA7C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POINT MUTATIONS</w:t>
            </w:r>
          </w:p>
        </w:tc>
        <w:tc>
          <w:tcPr>
            <w:tcW w:w="2086" w:type="dxa"/>
            <w:shd w:val="clear" w:color="auto" w:fill="auto"/>
          </w:tcPr>
          <w:p w14:paraId="0072B7C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AMPLIFICATIONS</w:t>
            </w:r>
          </w:p>
        </w:tc>
      </w:tr>
      <w:tr w:rsidR="00985101" w:rsidRPr="00F2467A" w14:paraId="3B7612F9" w14:textId="77777777" w:rsidTr="007B0AF9">
        <w:trPr>
          <w:trHeight w:val="85"/>
        </w:trPr>
        <w:tc>
          <w:tcPr>
            <w:tcW w:w="1524" w:type="dxa"/>
            <w:shd w:val="clear" w:color="auto" w:fill="auto"/>
          </w:tcPr>
          <w:p w14:paraId="490C432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BL1</w:t>
            </w:r>
          </w:p>
        </w:tc>
        <w:tc>
          <w:tcPr>
            <w:tcW w:w="1205" w:type="dxa"/>
            <w:shd w:val="clear" w:color="auto" w:fill="auto"/>
          </w:tcPr>
          <w:p w14:paraId="76782B7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KT1</w:t>
            </w:r>
          </w:p>
        </w:tc>
        <w:tc>
          <w:tcPr>
            <w:tcW w:w="1189" w:type="dxa"/>
            <w:shd w:val="clear" w:color="auto" w:fill="auto"/>
          </w:tcPr>
          <w:p w14:paraId="7B2781D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ALK</w:t>
            </w:r>
          </w:p>
        </w:tc>
        <w:tc>
          <w:tcPr>
            <w:tcW w:w="1209" w:type="dxa"/>
            <w:shd w:val="clear" w:color="auto" w:fill="auto"/>
          </w:tcPr>
          <w:p w14:paraId="35ABFAD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APC</w:t>
            </w:r>
          </w:p>
        </w:tc>
        <w:tc>
          <w:tcPr>
            <w:tcW w:w="2086" w:type="dxa"/>
            <w:shd w:val="clear" w:color="auto" w:fill="auto"/>
          </w:tcPr>
          <w:p w14:paraId="21C2710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</w:p>
        </w:tc>
      </w:tr>
      <w:tr w:rsidR="00985101" w:rsidRPr="00F2467A" w14:paraId="36565E38" w14:textId="77777777" w:rsidTr="007B0AF9">
        <w:tc>
          <w:tcPr>
            <w:tcW w:w="1524" w:type="dxa"/>
            <w:shd w:val="clear" w:color="auto" w:fill="auto"/>
          </w:tcPr>
          <w:p w14:paraId="3BC2AB9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AR</w:t>
            </w:r>
          </w:p>
        </w:tc>
        <w:tc>
          <w:tcPr>
            <w:tcW w:w="1205" w:type="dxa"/>
            <w:shd w:val="clear" w:color="auto" w:fill="auto"/>
          </w:tcPr>
          <w:p w14:paraId="363E284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TM</w:t>
            </w:r>
          </w:p>
        </w:tc>
        <w:tc>
          <w:tcPr>
            <w:tcW w:w="1189" w:type="dxa"/>
            <w:shd w:val="clear" w:color="auto" w:fill="auto"/>
          </w:tcPr>
          <w:p w14:paraId="099C3D3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BRAF</w:t>
            </w:r>
          </w:p>
        </w:tc>
        <w:tc>
          <w:tcPr>
            <w:tcW w:w="1209" w:type="dxa"/>
            <w:shd w:val="clear" w:color="auto" w:fill="auto"/>
          </w:tcPr>
          <w:p w14:paraId="49E5C99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DKN2A</w:t>
            </w:r>
          </w:p>
        </w:tc>
        <w:tc>
          <w:tcPr>
            <w:tcW w:w="2086" w:type="dxa"/>
            <w:shd w:val="clear" w:color="auto" w:fill="auto"/>
          </w:tcPr>
          <w:p w14:paraId="0F727DF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RBB2</w:t>
            </w:r>
          </w:p>
        </w:tc>
      </w:tr>
      <w:tr w:rsidR="00985101" w:rsidRPr="00F2467A" w14:paraId="7B2DED87" w14:textId="77777777" w:rsidTr="007B0AF9">
        <w:tc>
          <w:tcPr>
            <w:tcW w:w="1524" w:type="dxa"/>
            <w:shd w:val="clear" w:color="auto" w:fill="auto"/>
          </w:tcPr>
          <w:p w14:paraId="2A6951C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H1</w:t>
            </w:r>
          </w:p>
        </w:tc>
        <w:tc>
          <w:tcPr>
            <w:tcW w:w="1205" w:type="dxa"/>
            <w:shd w:val="clear" w:color="auto" w:fill="auto"/>
          </w:tcPr>
          <w:p w14:paraId="2572109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SF1R</w:t>
            </w:r>
          </w:p>
        </w:tc>
        <w:tc>
          <w:tcPr>
            <w:tcW w:w="1189" w:type="dxa"/>
            <w:shd w:val="clear" w:color="auto" w:fill="auto"/>
          </w:tcPr>
          <w:p w14:paraId="23F227A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TNNB1</w:t>
            </w:r>
          </w:p>
        </w:tc>
        <w:tc>
          <w:tcPr>
            <w:tcW w:w="1209" w:type="dxa"/>
            <w:shd w:val="clear" w:color="auto" w:fill="auto"/>
          </w:tcPr>
          <w:p w14:paraId="1BE8D6A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EGFR</w:t>
            </w:r>
          </w:p>
        </w:tc>
        <w:tc>
          <w:tcPr>
            <w:tcW w:w="2086" w:type="dxa"/>
            <w:shd w:val="clear" w:color="auto" w:fill="auto"/>
          </w:tcPr>
          <w:p w14:paraId="4E7F0D4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ET</w:t>
            </w:r>
          </w:p>
        </w:tc>
      </w:tr>
      <w:tr w:rsidR="00985101" w:rsidRPr="00F2467A" w14:paraId="09480E78" w14:textId="77777777" w:rsidTr="007B0AF9">
        <w:tc>
          <w:tcPr>
            <w:tcW w:w="1524" w:type="dxa"/>
            <w:shd w:val="clear" w:color="auto" w:fill="auto"/>
          </w:tcPr>
          <w:p w14:paraId="2BFE5AD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ERBB2</w:t>
            </w:r>
          </w:p>
        </w:tc>
        <w:tc>
          <w:tcPr>
            <w:tcW w:w="1205" w:type="dxa"/>
            <w:shd w:val="clear" w:color="auto" w:fill="auto"/>
          </w:tcPr>
          <w:p w14:paraId="57EFBB4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RBB4</w:t>
            </w:r>
          </w:p>
        </w:tc>
        <w:tc>
          <w:tcPr>
            <w:tcW w:w="1189" w:type="dxa"/>
            <w:shd w:val="clear" w:color="auto" w:fill="auto"/>
          </w:tcPr>
          <w:p w14:paraId="22EF7B9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ZH2</w:t>
            </w:r>
          </w:p>
        </w:tc>
        <w:tc>
          <w:tcPr>
            <w:tcW w:w="1209" w:type="dxa"/>
            <w:shd w:val="clear" w:color="auto" w:fill="auto"/>
          </w:tcPr>
          <w:p w14:paraId="5865149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FBXW7</w:t>
            </w:r>
          </w:p>
        </w:tc>
        <w:tc>
          <w:tcPr>
            <w:tcW w:w="2086" w:type="dxa"/>
            <w:shd w:val="clear" w:color="auto" w:fill="auto"/>
          </w:tcPr>
          <w:p w14:paraId="38D2C7C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17650A89" w14:textId="77777777" w:rsidTr="007B0AF9">
        <w:tc>
          <w:tcPr>
            <w:tcW w:w="1524" w:type="dxa"/>
            <w:shd w:val="clear" w:color="auto" w:fill="auto"/>
          </w:tcPr>
          <w:p w14:paraId="2C5FC2E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1</w:t>
            </w:r>
          </w:p>
        </w:tc>
        <w:tc>
          <w:tcPr>
            <w:tcW w:w="1205" w:type="dxa"/>
            <w:shd w:val="clear" w:color="auto" w:fill="auto"/>
          </w:tcPr>
          <w:p w14:paraId="70C4B8F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2</w:t>
            </w:r>
          </w:p>
        </w:tc>
        <w:tc>
          <w:tcPr>
            <w:tcW w:w="1189" w:type="dxa"/>
            <w:shd w:val="clear" w:color="auto" w:fill="auto"/>
          </w:tcPr>
          <w:p w14:paraId="45F8932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3</w:t>
            </w:r>
          </w:p>
        </w:tc>
        <w:tc>
          <w:tcPr>
            <w:tcW w:w="1209" w:type="dxa"/>
            <w:shd w:val="clear" w:color="auto" w:fill="auto"/>
          </w:tcPr>
          <w:p w14:paraId="6C330F1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LT3</w:t>
            </w:r>
          </w:p>
        </w:tc>
        <w:tc>
          <w:tcPr>
            <w:tcW w:w="2086" w:type="dxa"/>
            <w:shd w:val="clear" w:color="auto" w:fill="auto"/>
          </w:tcPr>
          <w:p w14:paraId="7DD60AB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749BD20A" w14:textId="77777777" w:rsidTr="007B0AF9">
        <w:tc>
          <w:tcPr>
            <w:tcW w:w="1524" w:type="dxa"/>
            <w:shd w:val="clear" w:color="auto" w:fill="auto"/>
          </w:tcPr>
          <w:p w14:paraId="1A51E25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11</w:t>
            </w:r>
          </w:p>
        </w:tc>
        <w:tc>
          <w:tcPr>
            <w:tcW w:w="1205" w:type="dxa"/>
            <w:shd w:val="clear" w:color="auto" w:fill="auto"/>
          </w:tcPr>
          <w:p w14:paraId="526502C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Q</w:t>
            </w:r>
          </w:p>
        </w:tc>
        <w:tc>
          <w:tcPr>
            <w:tcW w:w="1189" w:type="dxa"/>
            <w:shd w:val="clear" w:color="auto" w:fill="auto"/>
          </w:tcPr>
          <w:p w14:paraId="0827E6E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S</w:t>
            </w:r>
          </w:p>
        </w:tc>
        <w:tc>
          <w:tcPr>
            <w:tcW w:w="1209" w:type="dxa"/>
            <w:shd w:val="clear" w:color="auto" w:fill="auto"/>
          </w:tcPr>
          <w:p w14:paraId="7DD2139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HNF1A</w:t>
            </w:r>
          </w:p>
        </w:tc>
        <w:tc>
          <w:tcPr>
            <w:tcW w:w="2086" w:type="dxa"/>
            <w:shd w:val="clear" w:color="auto" w:fill="auto"/>
          </w:tcPr>
          <w:p w14:paraId="7F477D3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27ABFE76" w14:textId="77777777" w:rsidTr="007B0AF9">
        <w:tc>
          <w:tcPr>
            <w:tcW w:w="1524" w:type="dxa"/>
            <w:shd w:val="clear" w:color="auto" w:fill="auto"/>
          </w:tcPr>
          <w:p w14:paraId="18D5BDD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HRAS</w:t>
            </w:r>
          </w:p>
        </w:tc>
        <w:tc>
          <w:tcPr>
            <w:tcW w:w="1205" w:type="dxa"/>
            <w:shd w:val="clear" w:color="auto" w:fill="auto"/>
          </w:tcPr>
          <w:p w14:paraId="5AE0FD2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IDH1</w:t>
            </w:r>
          </w:p>
        </w:tc>
        <w:tc>
          <w:tcPr>
            <w:tcW w:w="1189" w:type="dxa"/>
            <w:shd w:val="clear" w:color="auto" w:fill="auto"/>
          </w:tcPr>
          <w:p w14:paraId="045DB54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IDH2</w:t>
            </w:r>
          </w:p>
        </w:tc>
        <w:tc>
          <w:tcPr>
            <w:tcW w:w="1209" w:type="dxa"/>
            <w:shd w:val="clear" w:color="auto" w:fill="auto"/>
          </w:tcPr>
          <w:p w14:paraId="19FFA63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JAK2</w:t>
            </w:r>
          </w:p>
        </w:tc>
        <w:tc>
          <w:tcPr>
            <w:tcW w:w="2086" w:type="dxa"/>
            <w:shd w:val="clear" w:color="auto" w:fill="auto"/>
          </w:tcPr>
          <w:p w14:paraId="7F98E59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17A94A6F" w14:textId="77777777" w:rsidTr="007B0AF9">
        <w:tc>
          <w:tcPr>
            <w:tcW w:w="1524" w:type="dxa"/>
            <w:shd w:val="clear" w:color="auto" w:fill="auto"/>
          </w:tcPr>
          <w:p w14:paraId="0C4DC86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JAK3</w:t>
            </w:r>
          </w:p>
        </w:tc>
        <w:tc>
          <w:tcPr>
            <w:tcW w:w="1205" w:type="dxa"/>
            <w:shd w:val="clear" w:color="auto" w:fill="auto"/>
          </w:tcPr>
          <w:p w14:paraId="1F0E524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DR</w:t>
            </w:r>
          </w:p>
        </w:tc>
        <w:tc>
          <w:tcPr>
            <w:tcW w:w="1189" w:type="dxa"/>
            <w:shd w:val="clear" w:color="auto" w:fill="auto"/>
          </w:tcPr>
          <w:p w14:paraId="0377BB2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IT</w:t>
            </w:r>
          </w:p>
        </w:tc>
        <w:tc>
          <w:tcPr>
            <w:tcW w:w="1209" w:type="dxa"/>
            <w:shd w:val="clear" w:color="auto" w:fill="auto"/>
          </w:tcPr>
          <w:p w14:paraId="23545C1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KRAS</w:t>
            </w:r>
          </w:p>
        </w:tc>
        <w:tc>
          <w:tcPr>
            <w:tcW w:w="2086" w:type="dxa"/>
            <w:shd w:val="clear" w:color="auto" w:fill="auto"/>
          </w:tcPr>
          <w:p w14:paraId="765E387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2018A9AD" w14:textId="77777777" w:rsidTr="007B0AF9">
        <w:tc>
          <w:tcPr>
            <w:tcW w:w="1524" w:type="dxa"/>
            <w:shd w:val="clear" w:color="auto" w:fill="auto"/>
          </w:tcPr>
          <w:p w14:paraId="54993B1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MET</w:t>
            </w:r>
          </w:p>
        </w:tc>
        <w:tc>
          <w:tcPr>
            <w:tcW w:w="1205" w:type="dxa"/>
            <w:shd w:val="clear" w:color="auto" w:fill="auto"/>
          </w:tcPr>
          <w:p w14:paraId="157CFF7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LH1</w:t>
            </w:r>
          </w:p>
        </w:tc>
        <w:tc>
          <w:tcPr>
            <w:tcW w:w="1189" w:type="dxa"/>
            <w:shd w:val="clear" w:color="auto" w:fill="auto"/>
          </w:tcPr>
          <w:p w14:paraId="7760E90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PL</w:t>
            </w:r>
          </w:p>
        </w:tc>
        <w:tc>
          <w:tcPr>
            <w:tcW w:w="1209" w:type="dxa"/>
            <w:shd w:val="clear" w:color="auto" w:fill="auto"/>
          </w:tcPr>
          <w:p w14:paraId="5BD8438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MYC</w:t>
            </w:r>
          </w:p>
        </w:tc>
        <w:tc>
          <w:tcPr>
            <w:tcW w:w="2086" w:type="dxa"/>
            <w:shd w:val="clear" w:color="auto" w:fill="auto"/>
          </w:tcPr>
          <w:p w14:paraId="12A35C4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75E644F0" w14:textId="77777777" w:rsidTr="007B0AF9">
        <w:tc>
          <w:tcPr>
            <w:tcW w:w="1524" w:type="dxa"/>
            <w:shd w:val="clear" w:color="auto" w:fill="auto"/>
          </w:tcPr>
          <w:p w14:paraId="6D32120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NOTCH1</w:t>
            </w:r>
          </w:p>
        </w:tc>
        <w:tc>
          <w:tcPr>
            <w:tcW w:w="1205" w:type="dxa"/>
            <w:shd w:val="clear" w:color="auto" w:fill="auto"/>
          </w:tcPr>
          <w:p w14:paraId="34EBBCD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PM1</w:t>
            </w:r>
          </w:p>
        </w:tc>
        <w:tc>
          <w:tcPr>
            <w:tcW w:w="1189" w:type="dxa"/>
            <w:shd w:val="clear" w:color="auto" w:fill="auto"/>
          </w:tcPr>
          <w:p w14:paraId="52B8537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NRAS</w:t>
            </w:r>
          </w:p>
        </w:tc>
        <w:tc>
          <w:tcPr>
            <w:tcW w:w="1209" w:type="dxa"/>
            <w:shd w:val="clear" w:color="auto" w:fill="auto"/>
          </w:tcPr>
          <w:p w14:paraId="046670B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DGFRA</w:t>
            </w:r>
          </w:p>
        </w:tc>
        <w:tc>
          <w:tcPr>
            <w:tcW w:w="2086" w:type="dxa"/>
            <w:shd w:val="clear" w:color="auto" w:fill="auto"/>
          </w:tcPr>
          <w:p w14:paraId="68FE113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553EE8A7" w14:textId="77777777" w:rsidTr="007B0AF9">
        <w:tc>
          <w:tcPr>
            <w:tcW w:w="1524" w:type="dxa"/>
            <w:shd w:val="clear" w:color="auto" w:fill="auto"/>
          </w:tcPr>
          <w:p w14:paraId="1DEF979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PIK3CA</w:t>
            </w:r>
          </w:p>
        </w:tc>
        <w:tc>
          <w:tcPr>
            <w:tcW w:w="1205" w:type="dxa"/>
            <w:shd w:val="clear" w:color="auto" w:fill="auto"/>
          </w:tcPr>
          <w:p w14:paraId="0B980F3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PTEN</w:t>
            </w:r>
          </w:p>
        </w:tc>
        <w:tc>
          <w:tcPr>
            <w:tcW w:w="1189" w:type="dxa"/>
            <w:shd w:val="clear" w:color="auto" w:fill="auto"/>
          </w:tcPr>
          <w:p w14:paraId="638C9F2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TPN11</w:t>
            </w:r>
          </w:p>
        </w:tc>
        <w:tc>
          <w:tcPr>
            <w:tcW w:w="1209" w:type="dxa"/>
            <w:shd w:val="clear" w:color="auto" w:fill="auto"/>
          </w:tcPr>
          <w:p w14:paraId="24C168E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PROC</w:t>
            </w:r>
          </w:p>
        </w:tc>
        <w:tc>
          <w:tcPr>
            <w:tcW w:w="2086" w:type="dxa"/>
            <w:shd w:val="clear" w:color="auto" w:fill="auto"/>
          </w:tcPr>
          <w:p w14:paraId="2AE2AE2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085E420E" w14:textId="77777777" w:rsidTr="007B0AF9">
        <w:tc>
          <w:tcPr>
            <w:tcW w:w="1524" w:type="dxa"/>
            <w:shd w:val="clear" w:color="auto" w:fill="auto"/>
          </w:tcPr>
          <w:p w14:paraId="69701F2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RB1</w:t>
            </w:r>
          </w:p>
        </w:tc>
        <w:tc>
          <w:tcPr>
            <w:tcW w:w="1205" w:type="dxa"/>
            <w:shd w:val="clear" w:color="auto" w:fill="auto"/>
          </w:tcPr>
          <w:p w14:paraId="0D67851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ET</w:t>
            </w:r>
          </w:p>
        </w:tc>
        <w:tc>
          <w:tcPr>
            <w:tcW w:w="1189" w:type="dxa"/>
            <w:shd w:val="clear" w:color="auto" w:fill="auto"/>
          </w:tcPr>
          <w:p w14:paraId="5768A09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AD4</w:t>
            </w:r>
          </w:p>
        </w:tc>
        <w:tc>
          <w:tcPr>
            <w:tcW w:w="1209" w:type="dxa"/>
            <w:shd w:val="clear" w:color="auto" w:fill="auto"/>
          </w:tcPr>
          <w:p w14:paraId="63E66CC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ARCB1</w:t>
            </w:r>
          </w:p>
        </w:tc>
        <w:tc>
          <w:tcPr>
            <w:tcW w:w="2086" w:type="dxa"/>
            <w:shd w:val="clear" w:color="auto" w:fill="auto"/>
          </w:tcPr>
          <w:p w14:paraId="19E885B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2B5E3F7C" w14:textId="77777777" w:rsidTr="007B0AF9">
        <w:tc>
          <w:tcPr>
            <w:tcW w:w="1524" w:type="dxa"/>
            <w:shd w:val="clear" w:color="auto" w:fill="auto"/>
          </w:tcPr>
          <w:p w14:paraId="2318C9A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O</w:t>
            </w:r>
          </w:p>
        </w:tc>
        <w:tc>
          <w:tcPr>
            <w:tcW w:w="1205" w:type="dxa"/>
            <w:shd w:val="clear" w:color="auto" w:fill="auto"/>
          </w:tcPr>
          <w:p w14:paraId="08FC2EB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RC</w:t>
            </w:r>
          </w:p>
        </w:tc>
        <w:tc>
          <w:tcPr>
            <w:tcW w:w="1189" w:type="dxa"/>
            <w:shd w:val="clear" w:color="auto" w:fill="auto"/>
          </w:tcPr>
          <w:p w14:paraId="4D97B97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TK11</w:t>
            </w:r>
          </w:p>
        </w:tc>
        <w:tc>
          <w:tcPr>
            <w:tcW w:w="1209" w:type="dxa"/>
            <w:shd w:val="clear" w:color="auto" w:fill="auto"/>
          </w:tcPr>
          <w:p w14:paraId="50B274B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TERT</w:t>
            </w:r>
          </w:p>
        </w:tc>
        <w:tc>
          <w:tcPr>
            <w:tcW w:w="2086" w:type="dxa"/>
            <w:shd w:val="clear" w:color="auto" w:fill="auto"/>
          </w:tcPr>
          <w:p w14:paraId="6934D86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2BFF7C2C" w14:textId="77777777" w:rsidTr="007B0AF9">
        <w:tc>
          <w:tcPr>
            <w:tcW w:w="1524" w:type="dxa"/>
            <w:shd w:val="clear" w:color="auto" w:fill="auto"/>
          </w:tcPr>
          <w:p w14:paraId="59B632A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TP53</w:t>
            </w:r>
          </w:p>
        </w:tc>
        <w:tc>
          <w:tcPr>
            <w:tcW w:w="1205" w:type="dxa"/>
            <w:shd w:val="clear" w:color="auto" w:fill="auto"/>
          </w:tcPr>
          <w:p w14:paraId="3DC1991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VHL</w:t>
            </w:r>
          </w:p>
        </w:tc>
        <w:tc>
          <w:tcPr>
            <w:tcW w:w="1189" w:type="dxa"/>
            <w:shd w:val="clear" w:color="auto" w:fill="auto"/>
          </w:tcPr>
          <w:p w14:paraId="4719F2B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209" w:type="dxa"/>
            <w:shd w:val="clear" w:color="auto" w:fill="auto"/>
          </w:tcPr>
          <w:p w14:paraId="4980887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086" w:type="dxa"/>
            <w:shd w:val="clear" w:color="auto" w:fill="auto"/>
          </w:tcPr>
          <w:p w14:paraId="6300AD2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</w:tbl>
    <w:p w14:paraId="034B7702" w14:textId="77777777" w:rsidR="00985101" w:rsidRPr="00F2467A" w:rsidRDefault="00985101" w:rsidP="00985101">
      <w:pPr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 xml:space="preserve">All exons were sequenced in genes in </w:t>
      </w:r>
      <w:r w:rsidRPr="00F2467A">
        <w:rPr>
          <w:rFonts w:ascii="Arial" w:hAnsi="Arial" w:cs="Arial"/>
          <w:b/>
          <w:i/>
          <w:sz w:val="21"/>
          <w:szCs w:val="21"/>
        </w:rPr>
        <w:t>bold</w:t>
      </w:r>
      <w:r w:rsidRPr="00F2467A">
        <w:rPr>
          <w:rFonts w:ascii="Arial" w:hAnsi="Arial" w:cs="Arial"/>
          <w:sz w:val="21"/>
          <w:szCs w:val="21"/>
        </w:rPr>
        <w:t xml:space="preserve">. </w:t>
      </w:r>
    </w:p>
    <w:p w14:paraId="01214519" w14:textId="77777777" w:rsidR="00985101" w:rsidRPr="00F2467A" w:rsidRDefault="00985101" w:rsidP="00985101">
      <w:pPr>
        <w:jc w:val="both"/>
        <w:rPr>
          <w:rFonts w:ascii="Arial" w:hAnsi="Arial" w:cs="Arial"/>
          <w:b/>
          <w:sz w:val="21"/>
          <w:szCs w:val="21"/>
        </w:rPr>
      </w:pPr>
    </w:p>
    <w:p w14:paraId="74647A7E" w14:textId="77777777" w:rsidR="00985101" w:rsidRPr="00F2467A" w:rsidRDefault="00985101" w:rsidP="00985101">
      <w:pPr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t>Supplementary Table 1b.</w:t>
      </w:r>
      <w:r w:rsidRPr="00F2467A">
        <w:rPr>
          <w:rFonts w:ascii="Arial" w:hAnsi="Arial" w:cs="Arial"/>
          <w:sz w:val="21"/>
          <w:szCs w:val="21"/>
        </w:rPr>
        <w:t xml:space="preserve"> 68 gene panel (N=18 samples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2"/>
        <w:gridCol w:w="1092"/>
        <w:gridCol w:w="1057"/>
        <w:gridCol w:w="1103"/>
        <w:gridCol w:w="2001"/>
        <w:gridCol w:w="1355"/>
        <w:gridCol w:w="2517"/>
      </w:tblGrid>
      <w:tr w:rsidR="00985101" w:rsidRPr="00F2467A" w14:paraId="056D6FC1" w14:textId="77777777" w:rsidTr="007B0AF9">
        <w:trPr>
          <w:trHeight w:val="85"/>
        </w:trPr>
        <w:tc>
          <w:tcPr>
            <w:tcW w:w="4178" w:type="dxa"/>
            <w:gridSpan w:val="4"/>
            <w:shd w:val="clear" w:color="auto" w:fill="auto"/>
          </w:tcPr>
          <w:p w14:paraId="4DBC1D4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POINT MUTATIONS</w:t>
            </w:r>
          </w:p>
        </w:tc>
        <w:tc>
          <w:tcPr>
            <w:tcW w:w="1937" w:type="dxa"/>
            <w:shd w:val="clear" w:color="auto" w:fill="auto"/>
          </w:tcPr>
          <w:p w14:paraId="44BB9D4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AMPLIFICATIONS</w:t>
            </w:r>
          </w:p>
        </w:tc>
        <w:tc>
          <w:tcPr>
            <w:tcW w:w="1355" w:type="dxa"/>
            <w:shd w:val="clear" w:color="auto" w:fill="auto"/>
          </w:tcPr>
          <w:p w14:paraId="6C8DBC5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FUSIONS</w:t>
            </w:r>
          </w:p>
        </w:tc>
        <w:tc>
          <w:tcPr>
            <w:tcW w:w="2517" w:type="dxa"/>
            <w:shd w:val="clear" w:color="auto" w:fill="auto"/>
          </w:tcPr>
          <w:p w14:paraId="147FC9C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INDELS</w:t>
            </w:r>
          </w:p>
        </w:tc>
      </w:tr>
      <w:tr w:rsidR="00985101" w:rsidRPr="00F2467A" w14:paraId="5AD8787B" w14:textId="77777777" w:rsidTr="007B0AF9">
        <w:trPr>
          <w:trHeight w:val="85"/>
        </w:trPr>
        <w:tc>
          <w:tcPr>
            <w:tcW w:w="1050" w:type="dxa"/>
            <w:shd w:val="clear" w:color="auto" w:fill="auto"/>
          </w:tcPr>
          <w:p w14:paraId="5264EE0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KT1</w:t>
            </w:r>
          </w:p>
        </w:tc>
        <w:tc>
          <w:tcPr>
            <w:tcW w:w="1050" w:type="dxa"/>
            <w:shd w:val="clear" w:color="auto" w:fill="auto"/>
          </w:tcPr>
          <w:p w14:paraId="050C046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LK</w:t>
            </w:r>
          </w:p>
        </w:tc>
        <w:tc>
          <w:tcPr>
            <w:tcW w:w="1017" w:type="dxa"/>
            <w:shd w:val="clear" w:color="auto" w:fill="auto"/>
          </w:tcPr>
          <w:p w14:paraId="3912451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APC</w:t>
            </w:r>
          </w:p>
        </w:tc>
        <w:tc>
          <w:tcPr>
            <w:tcW w:w="1061" w:type="dxa"/>
            <w:shd w:val="clear" w:color="auto" w:fill="auto"/>
          </w:tcPr>
          <w:p w14:paraId="0CF1D42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AR</w:t>
            </w:r>
          </w:p>
        </w:tc>
        <w:tc>
          <w:tcPr>
            <w:tcW w:w="1937" w:type="dxa"/>
            <w:shd w:val="clear" w:color="auto" w:fill="auto"/>
          </w:tcPr>
          <w:p w14:paraId="3465CB7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R</w:t>
            </w:r>
          </w:p>
        </w:tc>
        <w:tc>
          <w:tcPr>
            <w:tcW w:w="1355" w:type="dxa"/>
            <w:shd w:val="clear" w:color="auto" w:fill="auto"/>
          </w:tcPr>
          <w:p w14:paraId="403B7D8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LK</w:t>
            </w:r>
          </w:p>
        </w:tc>
        <w:tc>
          <w:tcPr>
            <w:tcW w:w="2517" w:type="dxa"/>
            <w:shd w:val="clear" w:color="auto" w:fill="auto"/>
          </w:tcPr>
          <w:p w14:paraId="454A9F9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  <w:r w:rsidRPr="00F2467A">
              <w:rPr>
                <w:rFonts w:cs="Arial"/>
                <w:sz w:val="21"/>
                <w:szCs w:val="21"/>
              </w:rPr>
              <w:t xml:space="preserve"> exon 19 deletions</w:t>
            </w:r>
          </w:p>
        </w:tc>
      </w:tr>
      <w:tr w:rsidR="00985101" w:rsidRPr="00F2467A" w14:paraId="6280257C" w14:textId="77777777" w:rsidTr="007B0AF9">
        <w:tc>
          <w:tcPr>
            <w:tcW w:w="1050" w:type="dxa"/>
            <w:shd w:val="clear" w:color="auto" w:fill="auto"/>
          </w:tcPr>
          <w:p w14:paraId="3D92FBB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FAR</w:t>
            </w:r>
          </w:p>
        </w:tc>
        <w:tc>
          <w:tcPr>
            <w:tcW w:w="1050" w:type="dxa"/>
            <w:shd w:val="clear" w:color="auto" w:fill="auto"/>
          </w:tcPr>
          <w:p w14:paraId="4ACFB76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ARID1A</w:t>
            </w:r>
          </w:p>
        </w:tc>
        <w:tc>
          <w:tcPr>
            <w:tcW w:w="1017" w:type="dxa"/>
            <w:shd w:val="clear" w:color="auto" w:fill="auto"/>
          </w:tcPr>
          <w:p w14:paraId="1DBBEA6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TM</w:t>
            </w:r>
          </w:p>
        </w:tc>
        <w:tc>
          <w:tcPr>
            <w:tcW w:w="1061" w:type="dxa"/>
            <w:shd w:val="clear" w:color="auto" w:fill="auto"/>
          </w:tcPr>
          <w:p w14:paraId="4D1C07D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BRAF</w:t>
            </w:r>
          </w:p>
        </w:tc>
        <w:tc>
          <w:tcPr>
            <w:tcW w:w="1937" w:type="dxa"/>
            <w:shd w:val="clear" w:color="auto" w:fill="auto"/>
          </w:tcPr>
          <w:p w14:paraId="4764E90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BRAF</w:t>
            </w:r>
          </w:p>
        </w:tc>
        <w:tc>
          <w:tcPr>
            <w:tcW w:w="1355" w:type="dxa"/>
            <w:shd w:val="clear" w:color="auto" w:fill="auto"/>
          </w:tcPr>
          <w:p w14:paraId="054D181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TRK1</w:t>
            </w:r>
          </w:p>
        </w:tc>
        <w:tc>
          <w:tcPr>
            <w:tcW w:w="2517" w:type="dxa"/>
            <w:shd w:val="clear" w:color="auto" w:fill="auto"/>
          </w:tcPr>
          <w:p w14:paraId="79A24D6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  <w:r w:rsidRPr="00F2467A">
              <w:rPr>
                <w:rFonts w:cs="Arial"/>
                <w:sz w:val="21"/>
                <w:szCs w:val="21"/>
              </w:rPr>
              <w:t xml:space="preserve"> exon 20 insertions</w:t>
            </w:r>
          </w:p>
        </w:tc>
      </w:tr>
      <w:tr w:rsidR="00985101" w:rsidRPr="00F2467A" w14:paraId="5F4ADA3B" w14:textId="77777777" w:rsidTr="007B0AF9">
        <w:tc>
          <w:tcPr>
            <w:tcW w:w="1050" w:type="dxa"/>
            <w:shd w:val="clear" w:color="auto" w:fill="auto"/>
          </w:tcPr>
          <w:p w14:paraId="692AE16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BRCA1</w:t>
            </w:r>
          </w:p>
        </w:tc>
        <w:tc>
          <w:tcPr>
            <w:tcW w:w="1050" w:type="dxa"/>
            <w:shd w:val="clear" w:color="auto" w:fill="auto"/>
          </w:tcPr>
          <w:p w14:paraId="2D15568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BRCA2</w:t>
            </w:r>
          </w:p>
        </w:tc>
        <w:tc>
          <w:tcPr>
            <w:tcW w:w="1017" w:type="dxa"/>
            <w:shd w:val="clear" w:color="auto" w:fill="auto"/>
          </w:tcPr>
          <w:p w14:paraId="26A632E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CDN1</w:t>
            </w:r>
          </w:p>
        </w:tc>
        <w:tc>
          <w:tcPr>
            <w:tcW w:w="1061" w:type="dxa"/>
            <w:shd w:val="clear" w:color="auto" w:fill="auto"/>
          </w:tcPr>
          <w:p w14:paraId="50FC371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CDN2</w:t>
            </w:r>
          </w:p>
        </w:tc>
        <w:tc>
          <w:tcPr>
            <w:tcW w:w="1937" w:type="dxa"/>
            <w:shd w:val="clear" w:color="auto" w:fill="auto"/>
          </w:tcPr>
          <w:p w14:paraId="76DA3F6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CNE1</w:t>
            </w:r>
          </w:p>
        </w:tc>
        <w:tc>
          <w:tcPr>
            <w:tcW w:w="1355" w:type="dxa"/>
            <w:shd w:val="clear" w:color="auto" w:fill="auto"/>
          </w:tcPr>
          <w:p w14:paraId="2DBF284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ET</w:t>
            </w:r>
          </w:p>
        </w:tc>
        <w:tc>
          <w:tcPr>
            <w:tcW w:w="2517" w:type="dxa"/>
            <w:shd w:val="clear" w:color="auto" w:fill="auto"/>
          </w:tcPr>
          <w:p w14:paraId="197958A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74C6401D" w14:textId="77777777" w:rsidTr="007B0AF9">
        <w:tc>
          <w:tcPr>
            <w:tcW w:w="1050" w:type="dxa"/>
            <w:shd w:val="clear" w:color="auto" w:fill="auto"/>
          </w:tcPr>
          <w:p w14:paraId="55A2E1E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CNE1</w:t>
            </w:r>
          </w:p>
        </w:tc>
        <w:tc>
          <w:tcPr>
            <w:tcW w:w="1050" w:type="dxa"/>
            <w:shd w:val="clear" w:color="auto" w:fill="auto"/>
          </w:tcPr>
          <w:p w14:paraId="64C2086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H1</w:t>
            </w:r>
          </w:p>
        </w:tc>
        <w:tc>
          <w:tcPr>
            <w:tcW w:w="1017" w:type="dxa"/>
            <w:shd w:val="clear" w:color="auto" w:fill="auto"/>
          </w:tcPr>
          <w:p w14:paraId="02CA3AC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DK4</w:t>
            </w:r>
          </w:p>
        </w:tc>
        <w:tc>
          <w:tcPr>
            <w:tcW w:w="1061" w:type="dxa"/>
            <w:shd w:val="clear" w:color="auto" w:fill="auto"/>
          </w:tcPr>
          <w:p w14:paraId="233EB85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DK6</w:t>
            </w:r>
          </w:p>
        </w:tc>
        <w:tc>
          <w:tcPr>
            <w:tcW w:w="1937" w:type="dxa"/>
            <w:shd w:val="clear" w:color="auto" w:fill="auto"/>
          </w:tcPr>
          <w:p w14:paraId="3831E03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4</w:t>
            </w:r>
          </w:p>
        </w:tc>
        <w:tc>
          <w:tcPr>
            <w:tcW w:w="1355" w:type="dxa"/>
            <w:shd w:val="clear" w:color="auto" w:fill="auto"/>
          </w:tcPr>
          <w:p w14:paraId="6C73277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OS1</w:t>
            </w:r>
          </w:p>
        </w:tc>
        <w:tc>
          <w:tcPr>
            <w:tcW w:w="2517" w:type="dxa"/>
            <w:shd w:val="clear" w:color="auto" w:fill="auto"/>
          </w:tcPr>
          <w:p w14:paraId="18BF0F9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7DB09E31" w14:textId="77777777" w:rsidTr="007B0AF9">
        <w:tc>
          <w:tcPr>
            <w:tcW w:w="1050" w:type="dxa"/>
            <w:shd w:val="clear" w:color="auto" w:fill="auto"/>
          </w:tcPr>
          <w:p w14:paraId="7496891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DKN2A</w:t>
            </w:r>
          </w:p>
        </w:tc>
        <w:tc>
          <w:tcPr>
            <w:tcW w:w="1050" w:type="dxa"/>
            <w:shd w:val="clear" w:color="auto" w:fill="auto"/>
          </w:tcPr>
          <w:p w14:paraId="4E15978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DKN2B</w:t>
            </w:r>
          </w:p>
        </w:tc>
        <w:tc>
          <w:tcPr>
            <w:tcW w:w="1017" w:type="dxa"/>
            <w:shd w:val="clear" w:color="auto" w:fill="auto"/>
          </w:tcPr>
          <w:p w14:paraId="2D624EF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TNNB1</w:t>
            </w:r>
          </w:p>
        </w:tc>
        <w:tc>
          <w:tcPr>
            <w:tcW w:w="1061" w:type="dxa"/>
            <w:shd w:val="clear" w:color="auto" w:fill="auto"/>
          </w:tcPr>
          <w:p w14:paraId="2F7B189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EGFR</w:t>
            </w:r>
          </w:p>
        </w:tc>
        <w:tc>
          <w:tcPr>
            <w:tcW w:w="1937" w:type="dxa"/>
            <w:shd w:val="clear" w:color="auto" w:fill="auto"/>
          </w:tcPr>
          <w:p w14:paraId="206A422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6</w:t>
            </w:r>
          </w:p>
        </w:tc>
        <w:tc>
          <w:tcPr>
            <w:tcW w:w="1355" w:type="dxa"/>
            <w:shd w:val="clear" w:color="auto" w:fill="auto"/>
          </w:tcPr>
          <w:p w14:paraId="2779877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7C4EFF9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0A532CCC" w14:textId="77777777" w:rsidTr="007B0AF9">
        <w:tc>
          <w:tcPr>
            <w:tcW w:w="1050" w:type="dxa"/>
            <w:shd w:val="clear" w:color="auto" w:fill="auto"/>
          </w:tcPr>
          <w:p w14:paraId="7BB1C9B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ERBB2</w:t>
            </w:r>
          </w:p>
        </w:tc>
        <w:tc>
          <w:tcPr>
            <w:tcW w:w="1050" w:type="dxa"/>
            <w:shd w:val="clear" w:color="auto" w:fill="auto"/>
          </w:tcPr>
          <w:p w14:paraId="6E9369E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SR1</w:t>
            </w:r>
          </w:p>
        </w:tc>
        <w:tc>
          <w:tcPr>
            <w:tcW w:w="1017" w:type="dxa"/>
            <w:shd w:val="clear" w:color="auto" w:fill="auto"/>
          </w:tcPr>
          <w:p w14:paraId="2853DF8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ZH2</w:t>
            </w:r>
          </w:p>
        </w:tc>
        <w:tc>
          <w:tcPr>
            <w:tcW w:w="1061" w:type="dxa"/>
            <w:shd w:val="clear" w:color="auto" w:fill="auto"/>
          </w:tcPr>
          <w:p w14:paraId="34B3E31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BXW7</w:t>
            </w:r>
          </w:p>
        </w:tc>
        <w:tc>
          <w:tcPr>
            <w:tcW w:w="1937" w:type="dxa"/>
            <w:shd w:val="clear" w:color="auto" w:fill="auto"/>
          </w:tcPr>
          <w:p w14:paraId="741BAC0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</w:p>
        </w:tc>
        <w:tc>
          <w:tcPr>
            <w:tcW w:w="1355" w:type="dxa"/>
            <w:shd w:val="clear" w:color="auto" w:fill="auto"/>
          </w:tcPr>
          <w:p w14:paraId="64A3EEC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000CE8F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19634071" w14:textId="77777777" w:rsidTr="007B0AF9">
        <w:tc>
          <w:tcPr>
            <w:tcW w:w="1050" w:type="dxa"/>
            <w:shd w:val="clear" w:color="auto" w:fill="auto"/>
          </w:tcPr>
          <w:p w14:paraId="33EA3D6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FGFR1</w:t>
            </w:r>
          </w:p>
        </w:tc>
        <w:tc>
          <w:tcPr>
            <w:tcW w:w="1050" w:type="dxa"/>
            <w:shd w:val="clear" w:color="auto" w:fill="auto"/>
          </w:tcPr>
          <w:p w14:paraId="3C41FE1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FGFR2</w:t>
            </w:r>
          </w:p>
        </w:tc>
        <w:tc>
          <w:tcPr>
            <w:tcW w:w="1017" w:type="dxa"/>
            <w:shd w:val="clear" w:color="auto" w:fill="auto"/>
          </w:tcPr>
          <w:p w14:paraId="4ABC802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3</w:t>
            </w:r>
          </w:p>
        </w:tc>
        <w:tc>
          <w:tcPr>
            <w:tcW w:w="1061" w:type="dxa"/>
            <w:shd w:val="clear" w:color="auto" w:fill="auto"/>
          </w:tcPr>
          <w:p w14:paraId="3C8E52C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ATA3</w:t>
            </w:r>
          </w:p>
        </w:tc>
        <w:tc>
          <w:tcPr>
            <w:tcW w:w="1937" w:type="dxa"/>
            <w:shd w:val="clear" w:color="auto" w:fill="auto"/>
          </w:tcPr>
          <w:p w14:paraId="3B0A95F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RBB2</w:t>
            </w:r>
          </w:p>
        </w:tc>
        <w:tc>
          <w:tcPr>
            <w:tcW w:w="1355" w:type="dxa"/>
            <w:shd w:val="clear" w:color="auto" w:fill="auto"/>
          </w:tcPr>
          <w:p w14:paraId="2028711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4A86331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02DA8C42" w14:textId="77777777" w:rsidTr="007B0AF9">
        <w:tc>
          <w:tcPr>
            <w:tcW w:w="1050" w:type="dxa"/>
            <w:shd w:val="clear" w:color="auto" w:fill="auto"/>
          </w:tcPr>
          <w:p w14:paraId="0FABFA4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11</w:t>
            </w:r>
          </w:p>
        </w:tc>
        <w:tc>
          <w:tcPr>
            <w:tcW w:w="1050" w:type="dxa"/>
            <w:shd w:val="clear" w:color="auto" w:fill="auto"/>
          </w:tcPr>
          <w:p w14:paraId="53AD5DB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Q</w:t>
            </w:r>
          </w:p>
        </w:tc>
        <w:tc>
          <w:tcPr>
            <w:tcW w:w="1017" w:type="dxa"/>
            <w:shd w:val="clear" w:color="auto" w:fill="auto"/>
          </w:tcPr>
          <w:p w14:paraId="3CF1333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S</w:t>
            </w:r>
          </w:p>
        </w:tc>
        <w:tc>
          <w:tcPr>
            <w:tcW w:w="1061" w:type="dxa"/>
            <w:shd w:val="clear" w:color="auto" w:fill="auto"/>
          </w:tcPr>
          <w:p w14:paraId="0C46708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HNF1A</w:t>
            </w:r>
          </w:p>
        </w:tc>
        <w:tc>
          <w:tcPr>
            <w:tcW w:w="1937" w:type="dxa"/>
            <w:shd w:val="clear" w:color="auto" w:fill="auto"/>
          </w:tcPr>
          <w:p w14:paraId="05573FE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1</w:t>
            </w:r>
          </w:p>
        </w:tc>
        <w:tc>
          <w:tcPr>
            <w:tcW w:w="1355" w:type="dxa"/>
            <w:shd w:val="clear" w:color="auto" w:fill="auto"/>
          </w:tcPr>
          <w:p w14:paraId="7F3AA95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087EC86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5CB663BC" w14:textId="77777777" w:rsidTr="007B0AF9">
        <w:tc>
          <w:tcPr>
            <w:tcW w:w="1050" w:type="dxa"/>
            <w:shd w:val="clear" w:color="auto" w:fill="auto"/>
          </w:tcPr>
          <w:p w14:paraId="154370F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HRAS</w:t>
            </w:r>
          </w:p>
        </w:tc>
        <w:tc>
          <w:tcPr>
            <w:tcW w:w="1050" w:type="dxa"/>
            <w:shd w:val="clear" w:color="auto" w:fill="auto"/>
          </w:tcPr>
          <w:p w14:paraId="57521F1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IDH1</w:t>
            </w:r>
          </w:p>
        </w:tc>
        <w:tc>
          <w:tcPr>
            <w:tcW w:w="1017" w:type="dxa"/>
            <w:shd w:val="clear" w:color="auto" w:fill="auto"/>
          </w:tcPr>
          <w:p w14:paraId="047F479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IDH2</w:t>
            </w:r>
          </w:p>
        </w:tc>
        <w:tc>
          <w:tcPr>
            <w:tcW w:w="1061" w:type="dxa"/>
            <w:shd w:val="clear" w:color="auto" w:fill="auto"/>
          </w:tcPr>
          <w:p w14:paraId="21E93E7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JAK2</w:t>
            </w:r>
          </w:p>
        </w:tc>
        <w:tc>
          <w:tcPr>
            <w:tcW w:w="1937" w:type="dxa"/>
            <w:shd w:val="clear" w:color="auto" w:fill="auto"/>
          </w:tcPr>
          <w:p w14:paraId="0C0E75A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2</w:t>
            </w:r>
          </w:p>
        </w:tc>
        <w:tc>
          <w:tcPr>
            <w:tcW w:w="1355" w:type="dxa"/>
            <w:shd w:val="clear" w:color="auto" w:fill="auto"/>
          </w:tcPr>
          <w:p w14:paraId="21C495B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0DB10FC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2CBB0470" w14:textId="77777777" w:rsidTr="007B0AF9">
        <w:tc>
          <w:tcPr>
            <w:tcW w:w="1050" w:type="dxa"/>
            <w:shd w:val="clear" w:color="auto" w:fill="auto"/>
          </w:tcPr>
          <w:p w14:paraId="5C1D107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JAK3</w:t>
            </w:r>
          </w:p>
        </w:tc>
        <w:tc>
          <w:tcPr>
            <w:tcW w:w="1050" w:type="dxa"/>
            <w:shd w:val="clear" w:color="auto" w:fill="auto"/>
          </w:tcPr>
          <w:p w14:paraId="620D980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KIT</w:t>
            </w:r>
          </w:p>
        </w:tc>
        <w:tc>
          <w:tcPr>
            <w:tcW w:w="1017" w:type="dxa"/>
            <w:shd w:val="clear" w:color="auto" w:fill="auto"/>
          </w:tcPr>
          <w:p w14:paraId="3E8DDC2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KRAS</w:t>
            </w:r>
          </w:p>
        </w:tc>
        <w:tc>
          <w:tcPr>
            <w:tcW w:w="1061" w:type="dxa"/>
            <w:shd w:val="clear" w:color="auto" w:fill="auto"/>
          </w:tcPr>
          <w:p w14:paraId="6343599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AP2K1</w:t>
            </w:r>
          </w:p>
        </w:tc>
        <w:tc>
          <w:tcPr>
            <w:tcW w:w="1937" w:type="dxa"/>
            <w:shd w:val="clear" w:color="auto" w:fill="auto"/>
          </w:tcPr>
          <w:p w14:paraId="29D11A7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IT</w:t>
            </w:r>
          </w:p>
        </w:tc>
        <w:tc>
          <w:tcPr>
            <w:tcW w:w="1355" w:type="dxa"/>
            <w:shd w:val="clear" w:color="auto" w:fill="auto"/>
          </w:tcPr>
          <w:p w14:paraId="55F1704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2A6CD88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6139111D" w14:textId="77777777" w:rsidTr="007B0AF9">
        <w:tc>
          <w:tcPr>
            <w:tcW w:w="1050" w:type="dxa"/>
            <w:shd w:val="clear" w:color="auto" w:fill="auto"/>
          </w:tcPr>
          <w:p w14:paraId="1DA6174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AP2K2</w:t>
            </w:r>
          </w:p>
        </w:tc>
        <w:tc>
          <w:tcPr>
            <w:tcW w:w="1050" w:type="dxa"/>
            <w:shd w:val="clear" w:color="auto" w:fill="auto"/>
          </w:tcPr>
          <w:p w14:paraId="07D7C96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MET</w:t>
            </w:r>
          </w:p>
        </w:tc>
        <w:tc>
          <w:tcPr>
            <w:tcW w:w="1017" w:type="dxa"/>
            <w:shd w:val="clear" w:color="auto" w:fill="auto"/>
          </w:tcPr>
          <w:p w14:paraId="7C570AC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LH1</w:t>
            </w:r>
          </w:p>
        </w:tc>
        <w:tc>
          <w:tcPr>
            <w:tcW w:w="1061" w:type="dxa"/>
            <w:shd w:val="clear" w:color="auto" w:fill="auto"/>
          </w:tcPr>
          <w:p w14:paraId="3245464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PL</w:t>
            </w:r>
          </w:p>
        </w:tc>
        <w:tc>
          <w:tcPr>
            <w:tcW w:w="1937" w:type="dxa"/>
            <w:shd w:val="clear" w:color="auto" w:fill="auto"/>
          </w:tcPr>
          <w:p w14:paraId="26A56DC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RAS</w:t>
            </w:r>
          </w:p>
        </w:tc>
        <w:tc>
          <w:tcPr>
            <w:tcW w:w="1355" w:type="dxa"/>
            <w:shd w:val="clear" w:color="auto" w:fill="auto"/>
          </w:tcPr>
          <w:p w14:paraId="337050C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76D840C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7BD322C0" w14:textId="77777777" w:rsidTr="007B0AF9">
        <w:tc>
          <w:tcPr>
            <w:tcW w:w="1050" w:type="dxa"/>
            <w:shd w:val="clear" w:color="auto" w:fill="auto"/>
          </w:tcPr>
          <w:p w14:paraId="6552800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MYC</w:t>
            </w:r>
          </w:p>
        </w:tc>
        <w:tc>
          <w:tcPr>
            <w:tcW w:w="1050" w:type="dxa"/>
            <w:shd w:val="clear" w:color="auto" w:fill="auto"/>
          </w:tcPr>
          <w:p w14:paraId="2906FF2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NF1</w:t>
            </w:r>
          </w:p>
        </w:tc>
        <w:tc>
          <w:tcPr>
            <w:tcW w:w="1017" w:type="dxa"/>
            <w:shd w:val="clear" w:color="auto" w:fill="auto"/>
          </w:tcPr>
          <w:p w14:paraId="0C77A79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FE2L2</w:t>
            </w:r>
          </w:p>
        </w:tc>
        <w:tc>
          <w:tcPr>
            <w:tcW w:w="1061" w:type="dxa"/>
            <w:shd w:val="clear" w:color="auto" w:fill="auto"/>
          </w:tcPr>
          <w:p w14:paraId="6564B0E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OTCH1</w:t>
            </w:r>
          </w:p>
        </w:tc>
        <w:tc>
          <w:tcPr>
            <w:tcW w:w="1937" w:type="dxa"/>
            <w:shd w:val="clear" w:color="auto" w:fill="auto"/>
          </w:tcPr>
          <w:p w14:paraId="62E298F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ET</w:t>
            </w:r>
          </w:p>
        </w:tc>
        <w:tc>
          <w:tcPr>
            <w:tcW w:w="1355" w:type="dxa"/>
            <w:shd w:val="clear" w:color="auto" w:fill="auto"/>
          </w:tcPr>
          <w:p w14:paraId="2A12B41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2A939BF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742867C9" w14:textId="77777777" w:rsidTr="007B0AF9">
        <w:tc>
          <w:tcPr>
            <w:tcW w:w="1050" w:type="dxa"/>
            <w:shd w:val="clear" w:color="auto" w:fill="auto"/>
          </w:tcPr>
          <w:p w14:paraId="6DE91FA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PM1</w:t>
            </w:r>
          </w:p>
        </w:tc>
        <w:tc>
          <w:tcPr>
            <w:tcW w:w="1050" w:type="dxa"/>
            <w:shd w:val="clear" w:color="auto" w:fill="auto"/>
          </w:tcPr>
          <w:p w14:paraId="237025E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NRAS</w:t>
            </w:r>
          </w:p>
        </w:tc>
        <w:tc>
          <w:tcPr>
            <w:tcW w:w="1017" w:type="dxa"/>
            <w:shd w:val="clear" w:color="auto" w:fill="auto"/>
          </w:tcPr>
          <w:p w14:paraId="206AFFD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TRK1</w:t>
            </w:r>
          </w:p>
        </w:tc>
        <w:tc>
          <w:tcPr>
            <w:tcW w:w="1061" w:type="dxa"/>
            <w:shd w:val="clear" w:color="auto" w:fill="auto"/>
          </w:tcPr>
          <w:p w14:paraId="43E5845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PDGFRA</w:t>
            </w:r>
          </w:p>
        </w:tc>
        <w:tc>
          <w:tcPr>
            <w:tcW w:w="1937" w:type="dxa"/>
            <w:shd w:val="clear" w:color="auto" w:fill="auto"/>
          </w:tcPr>
          <w:p w14:paraId="5711ED8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YC</w:t>
            </w:r>
          </w:p>
        </w:tc>
        <w:tc>
          <w:tcPr>
            <w:tcW w:w="1355" w:type="dxa"/>
            <w:shd w:val="clear" w:color="auto" w:fill="auto"/>
          </w:tcPr>
          <w:p w14:paraId="65D1D5D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3E0580B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7BFCDC77" w14:textId="77777777" w:rsidTr="007B0AF9">
        <w:tc>
          <w:tcPr>
            <w:tcW w:w="1050" w:type="dxa"/>
            <w:shd w:val="clear" w:color="auto" w:fill="auto"/>
          </w:tcPr>
          <w:p w14:paraId="4D2292C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PIK3CA</w:t>
            </w:r>
          </w:p>
        </w:tc>
        <w:tc>
          <w:tcPr>
            <w:tcW w:w="1050" w:type="dxa"/>
            <w:shd w:val="clear" w:color="auto" w:fill="auto"/>
          </w:tcPr>
          <w:p w14:paraId="42652FB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PTEN</w:t>
            </w:r>
          </w:p>
        </w:tc>
        <w:tc>
          <w:tcPr>
            <w:tcW w:w="1017" w:type="dxa"/>
            <w:shd w:val="clear" w:color="auto" w:fill="auto"/>
          </w:tcPr>
          <w:p w14:paraId="3EE4300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TPN11</w:t>
            </w:r>
          </w:p>
        </w:tc>
        <w:tc>
          <w:tcPr>
            <w:tcW w:w="1061" w:type="dxa"/>
            <w:shd w:val="clear" w:color="auto" w:fill="auto"/>
          </w:tcPr>
          <w:p w14:paraId="531397B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RAF1</w:t>
            </w:r>
          </w:p>
        </w:tc>
        <w:tc>
          <w:tcPr>
            <w:tcW w:w="1937" w:type="dxa"/>
            <w:shd w:val="clear" w:color="auto" w:fill="auto"/>
          </w:tcPr>
          <w:p w14:paraId="31B04E8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DGFRA</w:t>
            </w:r>
          </w:p>
        </w:tc>
        <w:tc>
          <w:tcPr>
            <w:tcW w:w="1355" w:type="dxa"/>
            <w:shd w:val="clear" w:color="auto" w:fill="auto"/>
          </w:tcPr>
          <w:p w14:paraId="53C06A7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17C1AC5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496664D3" w14:textId="77777777" w:rsidTr="007B0AF9">
        <w:tc>
          <w:tcPr>
            <w:tcW w:w="1050" w:type="dxa"/>
            <w:shd w:val="clear" w:color="auto" w:fill="auto"/>
          </w:tcPr>
          <w:p w14:paraId="2EA2CC2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ET</w:t>
            </w:r>
          </w:p>
        </w:tc>
        <w:tc>
          <w:tcPr>
            <w:tcW w:w="1050" w:type="dxa"/>
            <w:shd w:val="clear" w:color="auto" w:fill="auto"/>
          </w:tcPr>
          <w:p w14:paraId="367E9EA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HEB</w:t>
            </w:r>
          </w:p>
        </w:tc>
        <w:tc>
          <w:tcPr>
            <w:tcW w:w="1017" w:type="dxa"/>
            <w:shd w:val="clear" w:color="auto" w:fill="auto"/>
          </w:tcPr>
          <w:p w14:paraId="3299462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HOA</w:t>
            </w:r>
          </w:p>
        </w:tc>
        <w:tc>
          <w:tcPr>
            <w:tcW w:w="1061" w:type="dxa"/>
            <w:shd w:val="clear" w:color="auto" w:fill="auto"/>
          </w:tcPr>
          <w:p w14:paraId="3D245B8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IT1</w:t>
            </w:r>
          </w:p>
        </w:tc>
        <w:tc>
          <w:tcPr>
            <w:tcW w:w="1937" w:type="dxa"/>
            <w:shd w:val="clear" w:color="auto" w:fill="auto"/>
          </w:tcPr>
          <w:p w14:paraId="36D8D17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IK3CA</w:t>
            </w:r>
          </w:p>
        </w:tc>
        <w:tc>
          <w:tcPr>
            <w:tcW w:w="1355" w:type="dxa"/>
            <w:shd w:val="clear" w:color="auto" w:fill="auto"/>
          </w:tcPr>
          <w:p w14:paraId="36E99B2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3AF0F7F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3E0A2808" w14:textId="77777777" w:rsidTr="007B0AF9">
        <w:tc>
          <w:tcPr>
            <w:tcW w:w="1050" w:type="dxa"/>
            <w:shd w:val="clear" w:color="auto" w:fill="auto"/>
          </w:tcPr>
          <w:p w14:paraId="7836CA2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OS1</w:t>
            </w:r>
          </w:p>
        </w:tc>
        <w:tc>
          <w:tcPr>
            <w:tcW w:w="1050" w:type="dxa"/>
            <w:shd w:val="clear" w:color="auto" w:fill="auto"/>
          </w:tcPr>
          <w:p w14:paraId="68F6B37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AD4</w:t>
            </w:r>
          </w:p>
        </w:tc>
        <w:tc>
          <w:tcPr>
            <w:tcW w:w="1017" w:type="dxa"/>
            <w:shd w:val="clear" w:color="auto" w:fill="auto"/>
          </w:tcPr>
          <w:p w14:paraId="5B4F4F4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O</w:t>
            </w:r>
          </w:p>
        </w:tc>
        <w:tc>
          <w:tcPr>
            <w:tcW w:w="1061" w:type="dxa"/>
            <w:shd w:val="clear" w:color="auto" w:fill="auto"/>
          </w:tcPr>
          <w:p w14:paraId="0CA0D3A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RC</w:t>
            </w:r>
          </w:p>
        </w:tc>
        <w:tc>
          <w:tcPr>
            <w:tcW w:w="1937" w:type="dxa"/>
            <w:shd w:val="clear" w:color="auto" w:fill="auto"/>
          </w:tcPr>
          <w:p w14:paraId="10E4490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AF1</w:t>
            </w:r>
          </w:p>
        </w:tc>
        <w:tc>
          <w:tcPr>
            <w:tcW w:w="1355" w:type="dxa"/>
            <w:shd w:val="clear" w:color="auto" w:fill="auto"/>
          </w:tcPr>
          <w:p w14:paraId="20D203C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33E6F32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18A9848A" w14:textId="77777777" w:rsidTr="007B0AF9">
        <w:tc>
          <w:tcPr>
            <w:tcW w:w="1050" w:type="dxa"/>
            <w:shd w:val="clear" w:color="auto" w:fill="auto"/>
          </w:tcPr>
          <w:p w14:paraId="26AE9C1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TK11</w:t>
            </w:r>
          </w:p>
        </w:tc>
        <w:tc>
          <w:tcPr>
            <w:tcW w:w="1050" w:type="dxa"/>
            <w:shd w:val="clear" w:color="auto" w:fill="auto"/>
          </w:tcPr>
          <w:p w14:paraId="13A6E86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TERT</w:t>
            </w:r>
          </w:p>
        </w:tc>
        <w:tc>
          <w:tcPr>
            <w:tcW w:w="1017" w:type="dxa"/>
            <w:shd w:val="clear" w:color="auto" w:fill="auto"/>
          </w:tcPr>
          <w:p w14:paraId="052DE32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TP53</w:t>
            </w:r>
          </w:p>
        </w:tc>
        <w:tc>
          <w:tcPr>
            <w:tcW w:w="1061" w:type="dxa"/>
            <w:shd w:val="clear" w:color="auto" w:fill="auto"/>
          </w:tcPr>
          <w:p w14:paraId="4C6F0F3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VHL</w:t>
            </w:r>
          </w:p>
        </w:tc>
        <w:tc>
          <w:tcPr>
            <w:tcW w:w="1937" w:type="dxa"/>
            <w:shd w:val="clear" w:color="auto" w:fill="auto"/>
          </w:tcPr>
          <w:p w14:paraId="5BA709C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1355" w:type="dxa"/>
            <w:shd w:val="clear" w:color="auto" w:fill="auto"/>
          </w:tcPr>
          <w:p w14:paraId="322F8AA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2517" w:type="dxa"/>
            <w:shd w:val="clear" w:color="auto" w:fill="auto"/>
          </w:tcPr>
          <w:p w14:paraId="64E74E0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</w:tbl>
    <w:p w14:paraId="3A4E70BC" w14:textId="77777777" w:rsidR="00985101" w:rsidRPr="00F2467A" w:rsidRDefault="00985101" w:rsidP="00985101">
      <w:pPr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 xml:space="preserve">Complete exon coverage for genes in </w:t>
      </w:r>
      <w:r w:rsidRPr="00F2467A">
        <w:rPr>
          <w:rFonts w:ascii="Arial" w:hAnsi="Arial" w:cs="Arial"/>
          <w:b/>
          <w:i/>
          <w:sz w:val="21"/>
          <w:szCs w:val="21"/>
        </w:rPr>
        <w:t>bold</w:t>
      </w:r>
      <w:r w:rsidRPr="00F2467A">
        <w:rPr>
          <w:rFonts w:ascii="Arial" w:hAnsi="Arial" w:cs="Arial"/>
          <w:sz w:val="21"/>
          <w:szCs w:val="21"/>
        </w:rPr>
        <w:t xml:space="preserve">. </w:t>
      </w:r>
    </w:p>
    <w:p w14:paraId="6E47A486" w14:textId="77777777" w:rsidR="00985101" w:rsidRPr="00F2467A" w:rsidRDefault="00985101" w:rsidP="00985101">
      <w:pPr>
        <w:jc w:val="both"/>
        <w:rPr>
          <w:rFonts w:ascii="Arial" w:hAnsi="Arial" w:cs="Arial"/>
          <w:b/>
          <w:sz w:val="21"/>
          <w:szCs w:val="21"/>
        </w:rPr>
      </w:pPr>
    </w:p>
    <w:p w14:paraId="4D7FACC7" w14:textId="77777777" w:rsidR="00985101" w:rsidRPr="00F2467A" w:rsidRDefault="00985101" w:rsidP="00985101">
      <w:pPr>
        <w:jc w:val="both"/>
        <w:rPr>
          <w:rFonts w:ascii="Arial" w:hAnsi="Arial" w:cs="Arial"/>
          <w:b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br w:type="page"/>
      </w:r>
    </w:p>
    <w:p w14:paraId="36143120" w14:textId="77777777" w:rsidR="00985101" w:rsidRPr="00F2467A" w:rsidRDefault="00985101" w:rsidP="00985101">
      <w:pPr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lastRenderedPageBreak/>
        <w:t>Supplementary Table 1c.</w:t>
      </w:r>
      <w:r w:rsidRPr="00F2467A">
        <w:rPr>
          <w:rFonts w:ascii="Arial" w:hAnsi="Arial" w:cs="Arial"/>
          <w:sz w:val="21"/>
          <w:szCs w:val="21"/>
        </w:rPr>
        <w:t xml:space="preserve"> 70 gene panel (N=27 samples)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52"/>
        <w:gridCol w:w="1152"/>
        <w:gridCol w:w="1152"/>
        <w:gridCol w:w="1152"/>
        <w:gridCol w:w="2001"/>
        <w:gridCol w:w="1387"/>
        <w:gridCol w:w="2625"/>
      </w:tblGrid>
      <w:tr w:rsidR="00985101" w:rsidRPr="00F2467A" w14:paraId="14897142" w14:textId="77777777" w:rsidTr="007B0AF9">
        <w:trPr>
          <w:trHeight w:val="89"/>
        </w:trPr>
        <w:tc>
          <w:tcPr>
            <w:tcW w:w="4608" w:type="dxa"/>
            <w:gridSpan w:val="4"/>
            <w:shd w:val="clear" w:color="auto" w:fill="auto"/>
          </w:tcPr>
          <w:p w14:paraId="3FAD628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POINT MUTATIONS</w:t>
            </w:r>
          </w:p>
        </w:tc>
        <w:tc>
          <w:tcPr>
            <w:tcW w:w="1995" w:type="dxa"/>
            <w:shd w:val="clear" w:color="auto" w:fill="auto"/>
          </w:tcPr>
          <w:p w14:paraId="79A8CC7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AMPLIFICATIONS</w:t>
            </w:r>
          </w:p>
        </w:tc>
        <w:tc>
          <w:tcPr>
            <w:tcW w:w="1387" w:type="dxa"/>
            <w:shd w:val="clear" w:color="auto" w:fill="auto"/>
          </w:tcPr>
          <w:p w14:paraId="5BB82C9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FUSIONS</w:t>
            </w:r>
          </w:p>
        </w:tc>
        <w:tc>
          <w:tcPr>
            <w:tcW w:w="2625" w:type="dxa"/>
          </w:tcPr>
          <w:p w14:paraId="4393B4B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INDELS</w:t>
            </w:r>
          </w:p>
        </w:tc>
      </w:tr>
      <w:tr w:rsidR="00985101" w:rsidRPr="00F2467A" w14:paraId="7E40F3A2" w14:textId="77777777" w:rsidTr="007B0AF9">
        <w:trPr>
          <w:trHeight w:val="64"/>
        </w:trPr>
        <w:tc>
          <w:tcPr>
            <w:tcW w:w="1152" w:type="dxa"/>
            <w:shd w:val="clear" w:color="auto" w:fill="auto"/>
          </w:tcPr>
          <w:p w14:paraId="77CAA61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KT1</w:t>
            </w:r>
          </w:p>
        </w:tc>
        <w:tc>
          <w:tcPr>
            <w:tcW w:w="1152" w:type="dxa"/>
            <w:shd w:val="clear" w:color="auto" w:fill="auto"/>
          </w:tcPr>
          <w:p w14:paraId="345304F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LK*</w:t>
            </w:r>
          </w:p>
        </w:tc>
        <w:tc>
          <w:tcPr>
            <w:tcW w:w="1152" w:type="dxa"/>
            <w:shd w:val="clear" w:color="auto" w:fill="auto"/>
          </w:tcPr>
          <w:p w14:paraId="6FF2698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APC</w:t>
            </w:r>
          </w:p>
        </w:tc>
        <w:tc>
          <w:tcPr>
            <w:tcW w:w="1152" w:type="dxa"/>
            <w:shd w:val="clear" w:color="auto" w:fill="auto"/>
          </w:tcPr>
          <w:p w14:paraId="41C7F65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AR</w:t>
            </w:r>
          </w:p>
        </w:tc>
        <w:tc>
          <w:tcPr>
            <w:tcW w:w="1995" w:type="dxa"/>
            <w:shd w:val="clear" w:color="auto" w:fill="auto"/>
          </w:tcPr>
          <w:p w14:paraId="2F41BFA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R</w:t>
            </w:r>
          </w:p>
        </w:tc>
        <w:tc>
          <w:tcPr>
            <w:tcW w:w="1387" w:type="dxa"/>
            <w:shd w:val="clear" w:color="auto" w:fill="auto"/>
          </w:tcPr>
          <w:p w14:paraId="0862E41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LK</w:t>
            </w:r>
          </w:p>
        </w:tc>
        <w:tc>
          <w:tcPr>
            <w:tcW w:w="2625" w:type="dxa"/>
          </w:tcPr>
          <w:p w14:paraId="54D4AEC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  <w:r w:rsidRPr="00F2467A">
              <w:rPr>
                <w:rFonts w:cs="Arial"/>
                <w:sz w:val="21"/>
                <w:szCs w:val="21"/>
              </w:rPr>
              <w:t xml:space="preserve"> exon 19 deletions</w:t>
            </w:r>
          </w:p>
        </w:tc>
      </w:tr>
      <w:tr w:rsidR="00985101" w:rsidRPr="00F2467A" w14:paraId="38203579" w14:textId="77777777" w:rsidTr="007B0AF9">
        <w:tc>
          <w:tcPr>
            <w:tcW w:w="1152" w:type="dxa"/>
            <w:shd w:val="clear" w:color="auto" w:fill="auto"/>
          </w:tcPr>
          <w:p w14:paraId="1CCF7FA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RAF</w:t>
            </w:r>
          </w:p>
        </w:tc>
        <w:tc>
          <w:tcPr>
            <w:tcW w:w="1152" w:type="dxa"/>
            <w:shd w:val="clear" w:color="auto" w:fill="auto"/>
          </w:tcPr>
          <w:p w14:paraId="5F6199A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ARID1A</w:t>
            </w:r>
          </w:p>
        </w:tc>
        <w:tc>
          <w:tcPr>
            <w:tcW w:w="1152" w:type="dxa"/>
            <w:shd w:val="clear" w:color="auto" w:fill="auto"/>
          </w:tcPr>
          <w:p w14:paraId="3E50E0B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TM</w:t>
            </w:r>
          </w:p>
        </w:tc>
        <w:tc>
          <w:tcPr>
            <w:tcW w:w="1152" w:type="dxa"/>
            <w:shd w:val="clear" w:color="auto" w:fill="auto"/>
          </w:tcPr>
          <w:p w14:paraId="3FCA34D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BRAF</w:t>
            </w:r>
          </w:p>
        </w:tc>
        <w:tc>
          <w:tcPr>
            <w:tcW w:w="1995" w:type="dxa"/>
            <w:shd w:val="clear" w:color="auto" w:fill="auto"/>
          </w:tcPr>
          <w:p w14:paraId="4B59B37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BRAF</w:t>
            </w:r>
          </w:p>
        </w:tc>
        <w:tc>
          <w:tcPr>
            <w:tcW w:w="1387" w:type="dxa"/>
            <w:shd w:val="clear" w:color="auto" w:fill="auto"/>
          </w:tcPr>
          <w:p w14:paraId="4B47694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2</w:t>
            </w:r>
          </w:p>
        </w:tc>
        <w:tc>
          <w:tcPr>
            <w:tcW w:w="2625" w:type="dxa"/>
          </w:tcPr>
          <w:p w14:paraId="0D9F6CD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  <w:r w:rsidRPr="00F2467A">
              <w:rPr>
                <w:rFonts w:cs="Arial"/>
                <w:sz w:val="21"/>
                <w:szCs w:val="21"/>
              </w:rPr>
              <w:t xml:space="preserve"> exon 20 insertions</w:t>
            </w:r>
          </w:p>
        </w:tc>
      </w:tr>
      <w:tr w:rsidR="00985101" w:rsidRPr="00F2467A" w14:paraId="05BD376F" w14:textId="77777777" w:rsidTr="007B0AF9">
        <w:tc>
          <w:tcPr>
            <w:tcW w:w="1152" w:type="dxa"/>
            <w:shd w:val="clear" w:color="auto" w:fill="auto"/>
          </w:tcPr>
          <w:p w14:paraId="46B03EF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BRCA1</w:t>
            </w:r>
          </w:p>
        </w:tc>
        <w:tc>
          <w:tcPr>
            <w:tcW w:w="1152" w:type="dxa"/>
            <w:shd w:val="clear" w:color="auto" w:fill="auto"/>
          </w:tcPr>
          <w:p w14:paraId="726C8C0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BRCA2</w:t>
            </w:r>
          </w:p>
        </w:tc>
        <w:tc>
          <w:tcPr>
            <w:tcW w:w="1152" w:type="dxa"/>
            <w:shd w:val="clear" w:color="auto" w:fill="auto"/>
          </w:tcPr>
          <w:p w14:paraId="4944E3E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CND1</w:t>
            </w:r>
          </w:p>
        </w:tc>
        <w:tc>
          <w:tcPr>
            <w:tcW w:w="1152" w:type="dxa"/>
            <w:shd w:val="clear" w:color="auto" w:fill="auto"/>
          </w:tcPr>
          <w:p w14:paraId="72E6E19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CND2</w:t>
            </w:r>
          </w:p>
        </w:tc>
        <w:tc>
          <w:tcPr>
            <w:tcW w:w="1995" w:type="dxa"/>
            <w:shd w:val="clear" w:color="auto" w:fill="auto"/>
          </w:tcPr>
          <w:p w14:paraId="1E6A2AB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CND1</w:t>
            </w:r>
          </w:p>
        </w:tc>
        <w:tc>
          <w:tcPr>
            <w:tcW w:w="1387" w:type="dxa"/>
            <w:shd w:val="clear" w:color="auto" w:fill="auto"/>
          </w:tcPr>
          <w:p w14:paraId="69F4761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3</w:t>
            </w:r>
          </w:p>
        </w:tc>
        <w:tc>
          <w:tcPr>
            <w:tcW w:w="2625" w:type="dxa"/>
          </w:tcPr>
          <w:p w14:paraId="6262DCC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RBB2</w:t>
            </w:r>
            <w:r w:rsidRPr="00F2467A">
              <w:rPr>
                <w:rFonts w:cs="Arial"/>
                <w:sz w:val="21"/>
                <w:szCs w:val="21"/>
              </w:rPr>
              <w:t xml:space="preserve"> exon 19 deletions</w:t>
            </w:r>
          </w:p>
        </w:tc>
      </w:tr>
      <w:tr w:rsidR="00985101" w:rsidRPr="00F2467A" w14:paraId="010F13F3" w14:textId="77777777" w:rsidTr="007B0AF9">
        <w:trPr>
          <w:trHeight w:val="64"/>
        </w:trPr>
        <w:tc>
          <w:tcPr>
            <w:tcW w:w="1152" w:type="dxa"/>
            <w:shd w:val="clear" w:color="auto" w:fill="auto"/>
          </w:tcPr>
          <w:p w14:paraId="47044F1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CNE1</w:t>
            </w:r>
          </w:p>
        </w:tc>
        <w:tc>
          <w:tcPr>
            <w:tcW w:w="1152" w:type="dxa"/>
            <w:shd w:val="clear" w:color="auto" w:fill="auto"/>
          </w:tcPr>
          <w:p w14:paraId="0B5A7D1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H1</w:t>
            </w:r>
          </w:p>
        </w:tc>
        <w:tc>
          <w:tcPr>
            <w:tcW w:w="1152" w:type="dxa"/>
            <w:shd w:val="clear" w:color="auto" w:fill="auto"/>
          </w:tcPr>
          <w:p w14:paraId="297ED35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DK4</w:t>
            </w:r>
          </w:p>
        </w:tc>
        <w:tc>
          <w:tcPr>
            <w:tcW w:w="1152" w:type="dxa"/>
            <w:shd w:val="clear" w:color="auto" w:fill="auto"/>
          </w:tcPr>
          <w:p w14:paraId="017EC2F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DK6</w:t>
            </w:r>
          </w:p>
        </w:tc>
        <w:tc>
          <w:tcPr>
            <w:tcW w:w="1995" w:type="dxa"/>
            <w:shd w:val="clear" w:color="auto" w:fill="auto"/>
          </w:tcPr>
          <w:p w14:paraId="7709679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CND2</w:t>
            </w:r>
          </w:p>
        </w:tc>
        <w:tc>
          <w:tcPr>
            <w:tcW w:w="1387" w:type="dxa"/>
            <w:shd w:val="clear" w:color="auto" w:fill="auto"/>
          </w:tcPr>
          <w:p w14:paraId="3ED74BF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TRK1</w:t>
            </w:r>
          </w:p>
        </w:tc>
        <w:tc>
          <w:tcPr>
            <w:tcW w:w="2625" w:type="dxa"/>
          </w:tcPr>
          <w:p w14:paraId="6489445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RBB2</w:t>
            </w:r>
            <w:r w:rsidRPr="00F2467A">
              <w:rPr>
                <w:rFonts w:cs="Arial"/>
                <w:sz w:val="21"/>
                <w:szCs w:val="21"/>
              </w:rPr>
              <w:t xml:space="preserve"> exon 20 insertions</w:t>
            </w:r>
          </w:p>
        </w:tc>
      </w:tr>
      <w:tr w:rsidR="00985101" w:rsidRPr="00F2467A" w14:paraId="7585D09D" w14:textId="77777777" w:rsidTr="007B0AF9">
        <w:tc>
          <w:tcPr>
            <w:tcW w:w="1152" w:type="dxa"/>
            <w:shd w:val="clear" w:color="auto" w:fill="auto"/>
          </w:tcPr>
          <w:p w14:paraId="3A7D050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DKN2A</w:t>
            </w:r>
          </w:p>
        </w:tc>
        <w:tc>
          <w:tcPr>
            <w:tcW w:w="1152" w:type="dxa"/>
            <w:shd w:val="clear" w:color="auto" w:fill="auto"/>
          </w:tcPr>
          <w:p w14:paraId="6937B14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CDKN2B</w:t>
            </w:r>
          </w:p>
        </w:tc>
        <w:tc>
          <w:tcPr>
            <w:tcW w:w="1152" w:type="dxa"/>
            <w:shd w:val="clear" w:color="auto" w:fill="auto"/>
          </w:tcPr>
          <w:p w14:paraId="1898787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TNNB1</w:t>
            </w:r>
          </w:p>
        </w:tc>
        <w:tc>
          <w:tcPr>
            <w:tcW w:w="1152" w:type="dxa"/>
            <w:shd w:val="clear" w:color="auto" w:fill="auto"/>
          </w:tcPr>
          <w:p w14:paraId="2C51286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EGFR</w:t>
            </w:r>
          </w:p>
        </w:tc>
        <w:tc>
          <w:tcPr>
            <w:tcW w:w="1995" w:type="dxa"/>
            <w:shd w:val="clear" w:color="auto" w:fill="auto"/>
          </w:tcPr>
          <w:p w14:paraId="40877E0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CNE1</w:t>
            </w:r>
          </w:p>
        </w:tc>
        <w:tc>
          <w:tcPr>
            <w:tcW w:w="1387" w:type="dxa"/>
            <w:shd w:val="clear" w:color="auto" w:fill="auto"/>
          </w:tcPr>
          <w:p w14:paraId="28FA125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ET</w:t>
            </w:r>
          </w:p>
        </w:tc>
        <w:tc>
          <w:tcPr>
            <w:tcW w:w="2625" w:type="dxa"/>
          </w:tcPr>
          <w:p w14:paraId="1C9E072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35E7BCCB" w14:textId="77777777" w:rsidTr="007B0AF9">
        <w:tc>
          <w:tcPr>
            <w:tcW w:w="1152" w:type="dxa"/>
            <w:shd w:val="clear" w:color="auto" w:fill="auto"/>
          </w:tcPr>
          <w:p w14:paraId="29A108A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ERBB2</w:t>
            </w:r>
          </w:p>
        </w:tc>
        <w:tc>
          <w:tcPr>
            <w:tcW w:w="1152" w:type="dxa"/>
            <w:shd w:val="clear" w:color="auto" w:fill="auto"/>
          </w:tcPr>
          <w:p w14:paraId="21D4CA0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SR1</w:t>
            </w:r>
          </w:p>
        </w:tc>
        <w:tc>
          <w:tcPr>
            <w:tcW w:w="1152" w:type="dxa"/>
            <w:shd w:val="clear" w:color="auto" w:fill="auto"/>
          </w:tcPr>
          <w:p w14:paraId="7B582C1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ZH2</w:t>
            </w:r>
          </w:p>
        </w:tc>
        <w:tc>
          <w:tcPr>
            <w:tcW w:w="1152" w:type="dxa"/>
            <w:shd w:val="clear" w:color="auto" w:fill="auto"/>
          </w:tcPr>
          <w:p w14:paraId="00A0404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BXW7</w:t>
            </w:r>
          </w:p>
        </w:tc>
        <w:tc>
          <w:tcPr>
            <w:tcW w:w="1995" w:type="dxa"/>
            <w:shd w:val="clear" w:color="auto" w:fill="auto"/>
          </w:tcPr>
          <w:p w14:paraId="1ECDC59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4</w:t>
            </w:r>
          </w:p>
        </w:tc>
        <w:tc>
          <w:tcPr>
            <w:tcW w:w="1387" w:type="dxa"/>
            <w:shd w:val="clear" w:color="auto" w:fill="auto"/>
          </w:tcPr>
          <w:p w14:paraId="57232D9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OS1</w:t>
            </w:r>
          </w:p>
        </w:tc>
        <w:tc>
          <w:tcPr>
            <w:tcW w:w="2625" w:type="dxa"/>
          </w:tcPr>
          <w:p w14:paraId="7B98F47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70052153" w14:textId="77777777" w:rsidTr="007B0AF9">
        <w:tc>
          <w:tcPr>
            <w:tcW w:w="1152" w:type="dxa"/>
            <w:shd w:val="clear" w:color="auto" w:fill="auto"/>
          </w:tcPr>
          <w:p w14:paraId="164294E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FGFR1</w:t>
            </w:r>
          </w:p>
        </w:tc>
        <w:tc>
          <w:tcPr>
            <w:tcW w:w="1152" w:type="dxa"/>
            <w:shd w:val="clear" w:color="auto" w:fill="auto"/>
          </w:tcPr>
          <w:p w14:paraId="1356737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FGFR2*</w:t>
            </w:r>
          </w:p>
        </w:tc>
        <w:tc>
          <w:tcPr>
            <w:tcW w:w="1152" w:type="dxa"/>
            <w:shd w:val="clear" w:color="auto" w:fill="auto"/>
          </w:tcPr>
          <w:p w14:paraId="7698CCD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3*</w:t>
            </w:r>
          </w:p>
        </w:tc>
        <w:tc>
          <w:tcPr>
            <w:tcW w:w="1152" w:type="dxa"/>
            <w:shd w:val="clear" w:color="auto" w:fill="auto"/>
          </w:tcPr>
          <w:p w14:paraId="5EF70C7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ATA3</w:t>
            </w:r>
          </w:p>
        </w:tc>
        <w:tc>
          <w:tcPr>
            <w:tcW w:w="1995" w:type="dxa"/>
            <w:shd w:val="clear" w:color="auto" w:fill="auto"/>
          </w:tcPr>
          <w:p w14:paraId="46A5886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6</w:t>
            </w:r>
          </w:p>
        </w:tc>
        <w:tc>
          <w:tcPr>
            <w:tcW w:w="1387" w:type="dxa"/>
            <w:shd w:val="clear" w:color="auto" w:fill="auto"/>
          </w:tcPr>
          <w:p w14:paraId="576E64C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625" w:type="dxa"/>
          </w:tcPr>
          <w:p w14:paraId="411C26B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5BC669CA" w14:textId="77777777" w:rsidTr="007B0AF9">
        <w:tc>
          <w:tcPr>
            <w:tcW w:w="1152" w:type="dxa"/>
            <w:shd w:val="clear" w:color="auto" w:fill="auto"/>
          </w:tcPr>
          <w:p w14:paraId="0FDC62D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11</w:t>
            </w:r>
          </w:p>
        </w:tc>
        <w:tc>
          <w:tcPr>
            <w:tcW w:w="1152" w:type="dxa"/>
            <w:shd w:val="clear" w:color="auto" w:fill="auto"/>
          </w:tcPr>
          <w:p w14:paraId="14C99FE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Q</w:t>
            </w:r>
          </w:p>
        </w:tc>
        <w:tc>
          <w:tcPr>
            <w:tcW w:w="1152" w:type="dxa"/>
            <w:shd w:val="clear" w:color="auto" w:fill="auto"/>
          </w:tcPr>
          <w:p w14:paraId="16088F8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S</w:t>
            </w:r>
          </w:p>
        </w:tc>
        <w:tc>
          <w:tcPr>
            <w:tcW w:w="1152" w:type="dxa"/>
            <w:shd w:val="clear" w:color="auto" w:fill="auto"/>
          </w:tcPr>
          <w:p w14:paraId="617603E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HNF1A</w:t>
            </w:r>
          </w:p>
        </w:tc>
        <w:tc>
          <w:tcPr>
            <w:tcW w:w="1995" w:type="dxa"/>
            <w:shd w:val="clear" w:color="auto" w:fill="auto"/>
          </w:tcPr>
          <w:p w14:paraId="077FBB8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</w:p>
        </w:tc>
        <w:tc>
          <w:tcPr>
            <w:tcW w:w="1387" w:type="dxa"/>
            <w:shd w:val="clear" w:color="auto" w:fill="auto"/>
          </w:tcPr>
          <w:p w14:paraId="4A4A46B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625" w:type="dxa"/>
          </w:tcPr>
          <w:p w14:paraId="1E87D36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09CB69E2" w14:textId="77777777" w:rsidTr="007B0AF9">
        <w:tc>
          <w:tcPr>
            <w:tcW w:w="1152" w:type="dxa"/>
            <w:shd w:val="clear" w:color="auto" w:fill="auto"/>
          </w:tcPr>
          <w:p w14:paraId="65D553E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HRAS</w:t>
            </w:r>
          </w:p>
        </w:tc>
        <w:tc>
          <w:tcPr>
            <w:tcW w:w="1152" w:type="dxa"/>
            <w:shd w:val="clear" w:color="auto" w:fill="auto"/>
          </w:tcPr>
          <w:p w14:paraId="43FFD55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IDH1</w:t>
            </w:r>
          </w:p>
        </w:tc>
        <w:tc>
          <w:tcPr>
            <w:tcW w:w="1152" w:type="dxa"/>
            <w:shd w:val="clear" w:color="auto" w:fill="auto"/>
          </w:tcPr>
          <w:p w14:paraId="48A8A5C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IDH2</w:t>
            </w:r>
          </w:p>
        </w:tc>
        <w:tc>
          <w:tcPr>
            <w:tcW w:w="1152" w:type="dxa"/>
            <w:shd w:val="clear" w:color="auto" w:fill="auto"/>
          </w:tcPr>
          <w:p w14:paraId="08EC931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JAK2</w:t>
            </w:r>
          </w:p>
        </w:tc>
        <w:tc>
          <w:tcPr>
            <w:tcW w:w="1995" w:type="dxa"/>
            <w:shd w:val="clear" w:color="auto" w:fill="auto"/>
          </w:tcPr>
          <w:p w14:paraId="76D3C45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RBB2</w:t>
            </w:r>
          </w:p>
        </w:tc>
        <w:tc>
          <w:tcPr>
            <w:tcW w:w="1387" w:type="dxa"/>
            <w:shd w:val="clear" w:color="auto" w:fill="auto"/>
          </w:tcPr>
          <w:p w14:paraId="3520993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625" w:type="dxa"/>
          </w:tcPr>
          <w:p w14:paraId="3EA2E22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50468399" w14:textId="77777777" w:rsidTr="007B0AF9">
        <w:tc>
          <w:tcPr>
            <w:tcW w:w="1152" w:type="dxa"/>
            <w:shd w:val="clear" w:color="auto" w:fill="auto"/>
          </w:tcPr>
          <w:p w14:paraId="5BA9C9E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JAK3</w:t>
            </w:r>
          </w:p>
        </w:tc>
        <w:tc>
          <w:tcPr>
            <w:tcW w:w="1152" w:type="dxa"/>
            <w:shd w:val="clear" w:color="auto" w:fill="auto"/>
          </w:tcPr>
          <w:p w14:paraId="1BB3BC1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KIT</w:t>
            </w:r>
          </w:p>
        </w:tc>
        <w:tc>
          <w:tcPr>
            <w:tcW w:w="1152" w:type="dxa"/>
            <w:shd w:val="clear" w:color="auto" w:fill="auto"/>
          </w:tcPr>
          <w:p w14:paraId="5942E2D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KRAS</w:t>
            </w:r>
          </w:p>
        </w:tc>
        <w:tc>
          <w:tcPr>
            <w:tcW w:w="1152" w:type="dxa"/>
            <w:shd w:val="clear" w:color="auto" w:fill="auto"/>
          </w:tcPr>
          <w:p w14:paraId="760640C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AP2K1</w:t>
            </w:r>
          </w:p>
        </w:tc>
        <w:tc>
          <w:tcPr>
            <w:tcW w:w="1995" w:type="dxa"/>
            <w:shd w:val="clear" w:color="auto" w:fill="auto"/>
          </w:tcPr>
          <w:p w14:paraId="68F0F6B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1</w:t>
            </w:r>
          </w:p>
        </w:tc>
        <w:tc>
          <w:tcPr>
            <w:tcW w:w="1387" w:type="dxa"/>
            <w:shd w:val="clear" w:color="auto" w:fill="auto"/>
          </w:tcPr>
          <w:p w14:paraId="7F3619F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625" w:type="dxa"/>
          </w:tcPr>
          <w:p w14:paraId="598EA46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0C3841FC" w14:textId="77777777" w:rsidTr="007B0AF9">
        <w:tc>
          <w:tcPr>
            <w:tcW w:w="1152" w:type="dxa"/>
            <w:shd w:val="clear" w:color="auto" w:fill="auto"/>
          </w:tcPr>
          <w:p w14:paraId="3C335F8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AP2K2</w:t>
            </w:r>
          </w:p>
        </w:tc>
        <w:tc>
          <w:tcPr>
            <w:tcW w:w="1152" w:type="dxa"/>
            <w:shd w:val="clear" w:color="auto" w:fill="auto"/>
          </w:tcPr>
          <w:p w14:paraId="19E544F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MET</w:t>
            </w:r>
          </w:p>
        </w:tc>
        <w:tc>
          <w:tcPr>
            <w:tcW w:w="1152" w:type="dxa"/>
            <w:shd w:val="clear" w:color="auto" w:fill="auto"/>
          </w:tcPr>
          <w:p w14:paraId="0B93A00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LH1</w:t>
            </w:r>
          </w:p>
        </w:tc>
        <w:tc>
          <w:tcPr>
            <w:tcW w:w="1152" w:type="dxa"/>
            <w:shd w:val="clear" w:color="auto" w:fill="auto"/>
          </w:tcPr>
          <w:p w14:paraId="396F26C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PL</w:t>
            </w:r>
          </w:p>
        </w:tc>
        <w:tc>
          <w:tcPr>
            <w:tcW w:w="1995" w:type="dxa"/>
            <w:shd w:val="clear" w:color="auto" w:fill="auto"/>
          </w:tcPr>
          <w:p w14:paraId="782E776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2</w:t>
            </w:r>
          </w:p>
        </w:tc>
        <w:tc>
          <w:tcPr>
            <w:tcW w:w="1387" w:type="dxa"/>
            <w:shd w:val="clear" w:color="auto" w:fill="auto"/>
          </w:tcPr>
          <w:p w14:paraId="29A79A9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625" w:type="dxa"/>
          </w:tcPr>
          <w:p w14:paraId="1DE2433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6FB49836" w14:textId="77777777" w:rsidTr="007B0AF9">
        <w:tc>
          <w:tcPr>
            <w:tcW w:w="1152" w:type="dxa"/>
            <w:shd w:val="clear" w:color="auto" w:fill="auto"/>
          </w:tcPr>
          <w:p w14:paraId="6548273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MYC</w:t>
            </w:r>
          </w:p>
        </w:tc>
        <w:tc>
          <w:tcPr>
            <w:tcW w:w="1152" w:type="dxa"/>
            <w:shd w:val="clear" w:color="auto" w:fill="auto"/>
          </w:tcPr>
          <w:p w14:paraId="1C14DAB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NF1</w:t>
            </w:r>
          </w:p>
        </w:tc>
        <w:tc>
          <w:tcPr>
            <w:tcW w:w="1152" w:type="dxa"/>
            <w:shd w:val="clear" w:color="auto" w:fill="auto"/>
          </w:tcPr>
          <w:p w14:paraId="6718979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FE2L2</w:t>
            </w:r>
          </w:p>
        </w:tc>
        <w:tc>
          <w:tcPr>
            <w:tcW w:w="1152" w:type="dxa"/>
            <w:shd w:val="clear" w:color="auto" w:fill="auto"/>
          </w:tcPr>
          <w:p w14:paraId="357C83A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OTCH1</w:t>
            </w:r>
          </w:p>
        </w:tc>
        <w:tc>
          <w:tcPr>
            <w:tcW w:w="1995" w:type="dxa"/>
            <w:shd w:val="clear" w:color="auto" w:fill="auto"/>
          </w:tcPr>
          <w:p w14:paraId="04D2701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IT</w:t>
            </w:r>
          </w:p>
        </w:tc>
        <w:tc>
          <w:tcPr>
            <w:tcW w:w="1387" w:type="dxa"/>
            <w:shd w:val="clear" w:color="auto" w:fill="auto"/>
          </w:tcPr>
          <w:p w14:paraId="1821CE9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625" w:type="dxa"/>
          </w:tcPr>
          <w:p w14:paraId="6400045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1B7AE1DA" w14:textId="77777777" w:rsidTr="007B0AF9">
        <w:tc>
          <w:tcPr>
            <w:tcW w:w="1152" w:type="dxa"/>
            <w:shd w:val="clear" w:color="auto" w:fill="auto"/>
          </w:tcPr>
          <w:p w14:paraId="7E40387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PM1</w:t>
            </w:r>
          </w:p>
        </w:tc>
        <w:tc>
          <w:tcPr>
            <w:tcW w:w="1152" w:type="dxa"/>
            <w:shd w:val="clear" w:color="auto" w:fill="auto"/>
          </w:tcPr>
          <w:p w14:paraId="00C2256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NRAS</w:t>
            </w:r>
          </w:p>
        </w:tc>
        <w:tc>
          <w:tcPr>
            <w:tcW w:w="1152" w:type="dxa"/>
            <w:shd w:val="clear" w:color="auto" w:fill="auto"/>
          </w:tcPr>
          <w:p w14:paraId="332114D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TRK1*</w:t>
            </w:r>
          </w:p>
        </w:tc>
        <w:tc>
          <w:tcPr>
            <w:tcW w:w="1152" w:type="dxa"/>
            <w:shd w:val="clear" w:color="auto" w:fill="auto"/>
          </w:tcPr>
          <w:p w14:paraId="1728653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PDGFRA</w:t>
            </w:r>
          </w:p>
        </w:tc>
        <w:tc>
          <w:tcPr>
            <w:tcW w:w="1995" w:type="dxa"/>
            <w:shd w:val="clear" w:color="auto" w:fill="auto"/>
          </w:tcPr>
          <w:p w14:paraId="03BF419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RAS</w:t>
            </w:r>
          </w:p>
        </w:tc>
        <w:tc>
          <w:tcPr>
            <w:tcW w:w="1387" w:type="dxa"/>
            <w:shd w:val="clear" w:color="auto" w:fill="auto"/>
          </w:tcPr>
          <w:p w14:paraId="5B44EB5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625" w:type="dxa"/>
          </w:tcPr>
          <w:p w14:paraId="7E04DC0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62144B6F" w14:textId="77777777" w:rsidTr="007B0AF9">
        <w:trPr>
          <w:trHeight w:val="134"/>
        </w:trPr>
        <w:tc>
          <w:tcPr>
            <w:tcW w:w="1152" w:type="dxa"/>
            <w:shd w:val="clear" w:color="auto" w:fill="auto"/>
          </w:tcPr>
          <w:p w14:paraId="543716E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PIK3CA</w:t>
            </w:r>
          </w:p>
        </w:tc>
        <w:tc>
          <w:tcPr>
            <w:tcW w:w="1152" w:type="dxa"/>
            <w:shd w:val="clear" w:color="auto" w:fill="auto"/>
          </w:tcPr>
          <w:p w14:paraId="60756F6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PTEN</w:t>
            </w:r>
          </w:p>
        </w:tc>
        <w:tc>
          <w:tcPr>
            <w:tcW w:w="1152" w:type="dxa"/>
            <w:shd w:val="clear" w:color="auto" w:fill="auto"/>
          </w:tcPr>
          <w:p w14:paraId="1440C9E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TPN11</w:t>
            </w:r>
          </w:p>
        </w:tc>
        <w:tc>
          <w:tcPr>
            <w:tcW w:w="1152" w:type="dxa"/>
            <w:shd w:val="clear" w:color="auto" w:fill="auto"/>
          </w:tcPr>
          <w:p w14:paraId="148F18F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RAF1</w:t>
            </w:r>
          </w:p>
        </w:tc>
        <w:tc>
          <w:tcPr>
            <w:tcW w:w="1995" w:type="dxa"/>
            <w:shd w:val="clear" w:color="auto" w:fill="auto"/>
          </w:tcPr>
          <w:p w14:paraId="50BE428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ET</w:t>
            </w:r>
          </w:p>
        </w:tc>
        <w:tc>
          <w:tcPr>
            <w:tcW w:w="1387" w:type="dxa"/>
            <w:shd w:val="clear" w:color="auto" w:fill="auto"/>
          </w:tcPr>
          <w:p w14:paraId="2E0A293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2625" w:type="dxa"/>
          </w:tcPr>
          <w:p w14:paraId="56DC722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4CBE0773" w14:textId="77777777" w:rsidTr="007B0AF9">
        <w:tc>
          <w:tcPr>
            <w:tcW w:w="1152" w:type="dxa"/>
            <w:shd w:val="clear" w:color="auto" w:fill="auto"/>
          </w:tcPr>
          <w:p w14:paraId="3F9ED88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RB1</w:t>
            </w:r>
          </w:p>
        </w:tc>
        <w:tc>
          <w:tcPr>
            <w:tcW w:w="1152" w:type="dxa"/>
            <w:shd w:val="clear" w:color="auto" w:fill="auto"/>
          </w:tcPr>
          <w:p w14:paraId="4BE5D93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ET*</w:t>
            </w:r>
          </w:p>
        </w:tc>
        <w:tc>
          <w:tcPr>
            <w:tcW w:w="1152" w:type="dxa"/>
            <w:shd w:val="clear" w:color="auto" w:fill="auto"/>
          </w:tcPr>
          <w:p w14:paraId="4BCBA7F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HEB</w:t>
            </w:r>
          </w:p>
        </w:tc>
        <w:tc>
          <w:tcPr>
            <w:tcW w:w="1152" w:type="dxa"/>
            <w:shd w:val="clear" w:color="auto" w:fill="auto"/>
          </w:tcPr>
          <w:p w14:paraId="5EF882E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HOA</w:t>
            </w:r>
          </w:p>
        </w:tc>
        <w:tc>
          <w:tcPr>
            <w:tcW w:w="1995" w:type="dxa"/>
            <w:shd w:val="clear" w:color="auto" w:fill="auto"/>
          </w:tcPr>
          <w:p w14:paraId="7EC2CAA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YC</w:t>
            </w:r>
          </w:p>
        </w:tc>
        <w:tc>
          <w:tcPr>
            <w:tcW w:w="1387" w:type="dxa"/>
            <w:shd w:val="clear" w:color="auto" w:fill="auto"/>
          </w:tcPr>
          <w:p w14:paraId="11E4863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2625" w:type="dxa"/>
          </w:tcPr>
          <w:p w14:paraId="06FDAC0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35A7D8AD" w14:textId="77777777" w:rsidTr="007B0AF9">
        <w:tc>
          <w:tcPr>
            <w:tcW w:w="1152" w:type="dxa"/>
            <w:shd w:val="clear" w:color="auto" w:fill="auto"/>
          </w:tcPr>
          <w:p w14:paraId="31309E5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IT1</w:t>
            </w:r>
          </w:p>
        </w:tc>
        <w:tc>
          <w:tcPr>
            <w:tcW w:w="1152" w:type="dxa"/>
            <w:shd w:val="clear" w:color="auto" w:fill="auto"/>
          </w:tcPr>
          <w:p w14:paraId="313862F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OS1*</w:t>
            </w:r>
          </w:p>
        </w:tc>
        <w:tc>
          <w:tcPr>
            <w:tcW w:w="1152" w:type="dxa"/>
            <w:shd w:val="clear" w:color="auto" w:fill="auto"/>
          </w:tcPr>
          <w:p w14:paraId="5B38E63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AD4</w:t>
            </w:r>
          </w:p>
        </w:tc>
        <w:tc>
          <w:tcPr>
            <w:tcW w:w="1152" w:type="dxa"/>
            <w:shd w:val="clear" w:color="auto" w:fill="auto"/>
          </w:tcPr>
          <w:p w14:paraId="30E4689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O</w:t>
            </w:r>
          </w:p>
        </w:tc>
        <w:tc>
          <w:tcPr>
            <w:tcW w:w="1995" w:type="dxa"/>
            <w:shd w:val="clear" w:color="auto" w:fill="auto"/>
          </w:tcPr>
          <w:p w14:paraId="458DC49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DGFRA</w:t>
            </w:r>
          </w:p>
        </w:tc>
        <w:tc>
          <w:tcPr>
            <w:tcW w:w="1387" w:type="dxa"/>
            <w:shd w:val="clear" w:color="auto" w:fill="auto"/>
          </w:tcPr>
          <w:p w14:paraId="6ABCD81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625" w:type="dxa"/>
          </w:tcPr>
          <w:p w14:paraId="69BA930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781A1F80" w14:textId="77777777" w:rsidTr="007B0AF9">
        <w:tc>
          <w:tcPr>
            <w:tcW w:w="1152" w:type="dxa"/>
            <w:shd w:val="clear" w:color="auto" w:fill="auto"/>
          </w:tcPr>
          <w:p w14:paraId="033029D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RC</w:t>
            </w:r>
          </w:p>
        </w:tc>
        <w:tc>
          <w:tcPr>
            <w:tcW w:w="1152" w:type="dxa"/>
            <w:shd w:val="clear" w:color="auto" w:fill="auto"/>
          </w:tcPr>
          <w:p w14:paraId="69C29B8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TK11</w:t>
            </w:r>
          </w:p>
        </w:tc>
        <w:tc>
          <w:tcPr>
            <w:tcW w:w="1152" w:type="dxa"/>
            <w:shd w:val="clear" w:color="auto" w:fill="auto"/>
          </w:tcPr>
          <w:p w14:paraId="69D6B77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TERT</w:t>
            </w:r>
          </w:p>
        </w:tc>
        <w:tc>
          <w:tcPr>
            <w:tcW w:w="1152" w:type="dxa"/>
            <w:shd w:val="clear" w:color="auto" w:fill="auto"/>
          </w:tcPr>
          <w:p w14:paraId="6D48F3A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i/>
                <w:sz w:val="21"/>
                <w:szCs w:val="21"/>
              </w:rPr>
              <w:t>TP53</w:t>
            </w:r>
          </w:p>
        </w:tc>
        <w:tc>
          <w:tcPr>
            <w:tcW w:w="1995" w:type="dxa"/>
            <w:shd w:val="clear" w:color="auto" w:fill="auto"/>
          </w:tcPr>
          <w:p w14:paraId="22B8E41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IK3CA</w:t>
            </w:r>
          </w:p>
        </w:tc>
        <w:tc>
          <w:tcPr>
            <w:tcW w:w="1387" w:type="dxa"/>
            <w:shd w:val="clear" w:color="auto" w:fill="auto"/>
          </w:tcPr>
          <w:p w14:paraId="2A13926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2625" w:type="dxa"/>
          </w:tcPr>
          <w:p w14:paraId="4BE3AAB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  <w:tr w:rsidR="00985101" w:rsidRPr="00F2467A" w14:paraId="0FF6D1A6" w14:textId="77777777" w:rsidTr="007B0AF9">
        <w:trPr>
          <w:trHeight w:val="64"/>
        </w:trPr>
        <w:tc>
          <w:tcPr>
            <w:tcW w:w="1152" w:type="dxa"/>
            <w:shd w:val="clear" w:color="auto" w:fill="auto"/>
          </w:tcPr>
          <w:p w14:paraId="1D37619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TSC1</w:t>
            </w:r>
          </w:p>
        </w:tc>
        <w:tc>
          <w:tcPr>
            <w:tcW w:w="1152" w:type="dxa"/>
            <w:shd w:val="clear" w:color="auto" w:fill="auto"/>
          </w:tcPr>
          <w:p w14:paraId="70A7D3D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VHL</w:t>
            </w:r>
          </w:p>
        </w:tc>
        <w:tc>
          <w:tcPr>
            <w:tcW w:w="1152" w:type="dxa"/>
            <w:shd w:val="clear" w:color="auto" w:fill="auto"/>
          </w:tcPr>
          <w:p w14:paraId="7177C8B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152" w:type="dxa"/>
            <w:shd w:val="clear" w:color="auto" w:fill="auto"/>
          </w:tcPr>
          <w:p w14:paraId="1B5BB8A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995" w:type="dxa"/>
            <w:shd w:val="clear" w:color="auto" w:fill="auto"/>
          </w:tcPr>
          <w:p w14:paraId="28C86E2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AF1</w:t>
            </w:r>
          </w:p>
        </w:tc>
        <w:tc>
          <w:tcPr>
            <w:tcW w:w="1387" w:type="dxa"/>
            <w:shd w:val="clear" w:color="auto" w:fill="auto"/>
          </w:tcPr>
          <w:p w14:paraId="2C35EB6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2625" w:type="dxa"/>
          </w:tcPr>
          <w:p w14:paraId="2B950BE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</w:tr>
    </w:tbl>
    <w:p w14:paraId="0AD58548" w14:textId="77777777" w:rsidR="00985101" w:rsidRPr="00F2467A" w:rsidRDefault="00985101" w:rsidP="00985101">
      <w:pPr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 xml:space="preserve">Complete exon and partial intron coverage for genes in </w:t>
      </w:r>
      <w:r w:rsidRPr="00F2467A">
        <w:rPr>
          <w:rFonts w:ascii="Arial" w:hAnsi="Arial" w:cs="Arial"/>
          <w:b/>
          <w:i/>
          <w:sz w:val="21"/>
          <w:szCs w:val="21"/>
        </w:rPr>
        <w:t>bold</w:t>
      </w:r>
      <w:r w:rsidRPr="00F2467A">
        <w:rPr>
          <w:rFonts w:ascii="Arial" w:hAnsi="Arial" w:cs="Arial"/>
          <w:sz w:val="21"/>
          <w:szCs w:val="21"/>
        </w:rPr>
        <w:t xml:space="preserve">. *Genes with asterisk include rearrangements. </w:t>
      </w:r>
      <w:r w:rsidRPr="00F2467A">
        <w:rPr>
          <w:rFonts w:ascii="Arial" w:hAnsi="Arial" w:cs="Arial"/>
          <w:i/>
          <w:sz w:val="21"/>
          <w:szCs w:val="21"/>
        </w:rPr>
        <w:t>MET</w:t>
      </w:r>
      <w:r w:rsidRPr="00F2467A">
        <w:rPr>
          <w:rFonts w:ascii="Arial" w:hAnsi="Arial" w:cs="Arial"/>
          <w:sz w:val="21"/>
          <w:szCs w:val="21"/>
        </w:rPr>
        <w:t xml:space="preserve"> includes exon 14 skipping. </w:t>
      </w:r>
    </w:p>
    <w:p w14:paraId="3C66C292" w14:textId="77777777" w:rsidR="00985101" w:rsidRPr="00F2467A" w:rsidRDefault="00985101" w:rsidP="00985101">
      <w:pPr>
        <w:jc w:val="both"/>
        <w:rPr>
          <w:rFonts w:ascii="Arial" w:hAnsi="Arial" w:cs="Arial"/>
          <w:sz w:val="21"/>
          <w:szCs w:val="21"/>
        </w:rPr>
      </w:pPr>
    </w:p>
    <w:p w14:paraId="4D432358" w14:textId="77777777" w:rsidR="00985101" w:rsidRPr="00F2467A" w:rsidRDefault="00985101" w:rsidP="00985101">
      <w:pPr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t>Supplementary Table 1d.</w:t>
      </w:r>
      <w:r w:rsidRPr="00F2467A">
        <w:rPr>
          <w:rFonts w:ascii="Arial" w:hAnsi="Arial" w:cs="Arial"/>
          <w:sz w:val="21"/>
          <w:szCs w:val="21"/>
        </w:rPr>
        <w:t xml:space="preserve"> 73 gene panel (N=64 samples)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68"/>
        <w:gridCol w:w="1057"/>
        <w:gridCol w:w="1080"/>
        <w:gridCol w:w="1092"/>
        <w:gridCol w:w="2009"/>
        <w:gridCol w:w="1440"/>
        <w:gridCol w:w="1440"/>
        <w:gridCol w:w="1440"/>
      </w:tblGrid>
      <w:tr w:rsidR="00985101" w:rsidRPr="00F2467A" w14:paraId="23DDFD46" w14:textId="77777777" w:rsidTr="00972CD6">
        <w:trPr>
          <w:trHeight w:val="89"/>
        </w:trPr>
        <w:tc>
          <w:tcPr>
            <w:tcW w:w="4297" w:type="dxa"/>
            <w:gridSpan w:val="4"/>
            <w:shd w:val="clear" w:color="auto" w:fill="auto"/>
          </w:tcPr>
          <w:p w14:paraId="23AFCBA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POINT MUTATIONS</w:t>
            </w:r>
          </w:p>
        </w:tc>
        <w:tc>
          <w:tcPr>
            <w:tcW w:w="2009" w:type="dxa"/>
            <w:shd w:val="clear" w:color="auto" w:fill="auto"/>
          </w:tcPr>
          <w:p w14:paraId="2A25641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AMPLIFICATIONS</w:t>
            </w:r>
          </w:p>
        </w:tc>
        <w:tc>
          <w:tcPr>
            <w:tcW w:w="1440" w:type="dxa"/>
            <w:shd w:val="clear" w:color="auto" w:fill="auto"/>
          </w:tcPr>
          <w:p w14:paraId="777EBC8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FUSIONS</w:t>
            </w:r>
          </w:p>
        </w:tc>
        <w:tc>
          <w:tcPr>
            <w:tcW w:w="2880" w:type="dxa"/>
            <w:gridSpan w:val="2"/>
          </w:tcPr>
          <w:p w14:paraId="5414250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b/>
                <w:sz w:val="21"/>
                <w:szCs w:val="21"/>
              </w:rPr>
            </w:pPr>
            <w:r w:rsidRPr="00F2467A">
              <w:rPr>
                <w:rFonts w:cs="Arial"/>
                <w:b/>
                <w:sz w:val="21"/>
                <w:szCs w:val="21"/>
              </w:rPr>
              <w:t>INDELS</w:t>
            </w:r>
          </w:p>
        </w:tc>
      </w:tr>
      <w:tr w:rsidR="00985101" w:rsidRPr="00F2467A" w14:paraId="58BA53D4" w14:textId="77777777" w:rsidTr="00972CD6">
        <w:trPr>
          <w:trHeight w:val="64"/>
        </w:trPr>
        <w:tc>
          <w:tcPr>
            <w:tcW w:w="1068" w:type="dxa"/>
            <w:shd w:val="clear" w:color="auto" w:fill="auto"/>
          </w:tcPr>
          <w:p w14:paraId="164A3DF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KT1</w:t>
            </w:r>
          </w:p>
        </w:tc>
        <w:tc>
          <w:tcPr>
            <w:tcW w:w="1057" w:type="dxa"/>
            <w:shd w:val="clear" w:color="auto" w:fill="auto"/>
          </w:tcPr>
          <w:p w14:paraId="39374CC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LK</w:t>
            </w:r>
          </w:p>
        </w:tc>
        <w:tc>
          <w:tcPr>
            <w:tcW w:w="1080" w:type="dxa"/>
            <w:shd w:val="clear" w:color="auto" w:fill="auto"/>
          </w:tcPr>
          <w:p w14:paraId="1988217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PC</w:t>
            </w:r>
          </w:p>
        </w:tc>
        <w:tc>
          <w:tcPr>
            <w:tcW w:w="1092" w:type="dxa"/>
            <w:shd w:val="clear" w:color="auto" w:fill="auto"/>
          </w:tcPr>
          <w:p w14:paraId="1677AEA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R</w:t>
            </w:r>
          </w:p>
        </w:tc>
        <w:tc>
          <w:tcPr>
            <w:tcW w:w="2009" w:type="dxa"/>
            <w:shd w:val="clear" w:color="auto" w:fill="auto"/>
          </w:tcPr>
          <w:p w14:paraId="0874759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R</w:t>
            </w:r>
          </w:p>
        </w:tc>
        <w:tc>
          <w:tcPr>
            <w:tcW w:w="1440" w:type="dxa"/>
            <w:shd w:val="clear" w:color="auto" w:fill="auto"/>
          </w:tcPr>
          <w:p w14:paraId="76D006C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LK</w:t>
            </w:r>
          </w:p>
        </w:tc>
        <w:tc>
          <w:tcPr>
            <w:tcW w:w="1440" w:type="dxa"/>
          </w:tcPr>
          <w:p w14:paraId="25A11A3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PC</w:t>
            </w:r>
          </w:p>
        </w:tc>
        <w:tc>
          <w:tcPr>
            <w:tcW w:w="1440" w:type="dxa"/>
          </w:tcPr>
          <w:p w14:paraId="3076CD9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RID1A</w:t>
            </w:r>
          </w:p>
        </w:tc>
      </w:tr>
      <w:tr w:rsidR="00985101" w:rsidRPr="00F2467A" w14:paraId="0053C88C" w14:textId="77777777" w:rsidTr="00972CD6">
        <w:tc>
          <w:tcPr>
            <w:tcW w:w="1068" w:type="dxa"/>
            <w:shd w:val="clear" w:color="auto" w:fill="auto"/>
          </w:tcPr>
          <w:p w14:paraId="7F2EBF6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RAF</w:t>
            </w:r>
          </w:p>
        </w:tc>
        <w:tc>
          <w:tcPr>
            <w:tcW w:w="1057" w:type="dxa"/>
            <w:shd w:val="clear" w:color="auto" w:fill="auto"/>
          </w:tcPr>
          <w:p w14:paraId="3F71FF5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RID1A</w:t>
            </w:r>
          </w:p>
        </w:tc>
        <w:tc>
          <w:tcPr>
            <w:tcW w:w="1080" w:type="dxa"/>
            <w:shd w:val="clear" w:color="auto" w:fill="auto"/>
          </w:tcPr>
          <w:p w14:paraId="135E023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TM</w:t>
            </w:r>
          </w:p>
        </w:tc>
        <w:tc>
          <w:tcPr>
            <w:tcW w:w="1092" w:type="dxa"/>
            <w:shd w:val="clear" w:color="auto" w:fill="auto"/>
          </w:tcPr>
          <w:p w14:paraId="18883F7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BRAF</w:t>
            </w:r>
          </w:p>
        </w:tc>
        <w:tc>
          <w:tcPr>
            <w:tcW w:w="2009" w:type="dxa"/>
            <w:shd w:val="clear" w:color="auto" w:fill="auto"/>
          </w:tcPr>
          <w:p w14:paraId="3DF699C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BRAF</w:t>
            </w:r>
          </w:p>
        </w:tc>
        <w:tc>
          <w:tcPr>
            <w:tcW w:w="1440" w:type="dxa"/>
            <w:shd w:val="clear" w:color="auto" w:fill="auto"/>
          </w:tcPr>
          <w:p w14:paraId="38757AC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2</w:t>
            </w:r>
          </w:p>
        </w:tc>
        <w:tc>
          <w:tcPr>
            <w:tcW w:w="1440" w:type="dxa"/>
          </w:tcPr>
          <w:p w14:paraId="0DF4BD5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ATM</w:t>
            </w:r>
          </w:p>
        </w:tc>
        <w:tc>
          <w:tcPr>
            <w:tcW w:w="1440" w:type="dxa"/>
          </w:tcPr>
          <w:p w14:paraId="0110E5F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BRCA1</w:t>
            </w:r>
          </w:p>
        </w:tc>
      </w:tr>
      <w:tr w:rsidR="00985101" w:rsidRPr="00F2467A" w14:paraId="0E0C8C5D" w14:textId="77777777" w:rsidTr="00972CD6">
        <w:tc>
          <w:tcPr>
            <w:tcW w:w="1068" w:type="dxa"/>
            <w:shd w:val="clear" w:color="auto" w:fill="auto"/>
          </w:tcPr>
          <w:p w14:paraId="294147B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BRCA1</w:t>
            </w:r>
          </w:p>
        </w:tc>
        <w:tc>
          <w:tcPr>
            <w:tcW w:w="1057" w:type="dxa"/>
            <w:shd w:val="clear" w:color="auto" w:fill="auto"/>
          </w:tcPr>
          <w:p w14:paraId="486977A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BRCA2</w:t>
            </w:r>
          </w:p>
        </w:tc>
        <w:tc>
          <w:tcPr>
            <w:tcW w:w="1080" w:type="dxa"/>
            <w:shd w:val="clear" w:color="auto" w:fill="auto"/>
          </w:tcPr>
          <w:p w14:paraId="111F53C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CND1</w:t>
            </w:r>
          </w:p>
        </w:tc>
        <w:tc>
          <w:tcPr>
            <w:tcW w:w="1092" w:type="dxa"/>
            <w:shd w:val="clear" w:color="auto" w:fill="auto"/>
          </w:tcPr>
          <w:p w14:paraId="79DCB4A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CND2</w:t>
            </w:r>
          </w:p>
        </w:tc>
        <w:tc>
          <w:tcPr>
            <w:tcW w:w="2009" w:type="dxa"/>
            <w:shd w:val="clear" w:color="auto" w:fill="auto"/>
          </w:tcPr>
          <w:p w14:paraId="230C5F7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CND1</w:t>
            </w:r>
          </w:p>
        </w:tc>
        <w:tc>
          <w:tcPr>
            <w:tcW w:w="1440" w:type="dxa"/>
            <w:shd w:val="clear" w:color="auto" w:fill="auto"/>
          </w:tcPr>
          <w:p w14:paraId="2CB618A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3</w:t>
            </w:r>
          </w:p>
        </w:tc>
        <w:tc>
          <w:tcPr>
            <w:tcW w:w="1440" w:type="dxa"/>
          </w:tcPr>
          <w:p w14:paraId="60DC13F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BRCA2</w:t>
            </w:r>
          </w:p>
        </w:tc>
        <w:tc>
          <w:tcPr>
            <w:tcW w:w="1440" w:type="dxa"/>
          </w:tcPr>
          <w:p w14:paraId="75F689A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H1</w:t>
            </w:r>
          </w:p>
        </w:tc>
      </w:tr>
      <w:tr w:rsidR="00985101" w:rsidRPr="00F2467A" w14:paraId="347939E5" w14:textId="77777777" w:rsidTr="00972CD6">
        <w:tc>
          <w:tcPr>
            <w:tcW w:w="1068" w:type="dxa"/>
            <w:shd w:val="clear" w:color="auto" w:fill="auto"/>
          </w:tcPr>
          <w:p w14:paraId="12718F7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CNE1</w:t>
            </w:r>
          </w:p>
        </w:tc>
        <w:tc>
          <w:tcPr>
            <w:tcW w:w="1057" w:type="dxa"/>
            <w:shd w:val="clear" w:color="auto" w:fill="auto"/>
          </w:tcPr>
          <w:p w14:paraId="2998E31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H1</w:t>
            </w:r>
          </w:p>
        </w:tc>
        <w:tc>
          <w:tcPr>
            <w:tcW w:w="1080" w:type="dxa"/>
            <w:shd w:val="clear" w:color="auto" w:fill="auto"/>
          </w:tcPr>
          <w:p w14:paraId="694C47D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4</w:t>
            </w:r>
          </w:p>
        </w:tc>
        <w:tc>
          <w:tcPr>
            <w:tcW w:w="1092" w:type="dxa"/>
            <w:shd w:val="clear" w:color="auto" w:fill="auto"/>
          </w:tcPr>
          <w:p w14:paraId="2E6DBBB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6</w:t>
            </w:r>
          </w:p>
        </w:tc>
        <w:tc>
          <w:tcPr>
            <w:tcW w:w="2009" w:type="dxa"/>
            <w:shd w:val="clear" w:color="auto" w:fill="auto"/>
          </w:tcPr>
          <w:p w14:paraId="42C6E11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CNE1</w:t>
            </w:r>
          </w:p>
        </w:tc>
        <w:tc>
          <w:tcPr>
            <w:tcW w:w="1440" w:type="dxa"/>
            <w:shd w:val="clear" w:color="auto" w:fill="auto"/>
          </w:tcPr>
          <w:p w14:paraId="62B66DD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TRK1</w:t>
            </w:r>
          </w:p>
        </w:tc>
        <w:tc>
          <w:tcPr>
            <w:tcW w:w="1440" w:type="dxa"/>
          </w:tcPr>
          <w:p w14:paraId="0BA0072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N2A</w:t>
            </w:r>
          </w:p>
        </w:tc>
        <w:tc>
          <w:tcPr>
            <w:tcW w:w="1440" w:type="dxa"/>
          </w:tcPr>
          <w:p w14:paraId="153F324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</w:p>
        </w:tc>
      </w:tr>
      <w:tr w:rsidR="00985101" w:rsidRPr="00F2467A" w14:paraId="1A6E86C1" w14:textId="77777777" w:rsidTr="00972CD6">
        <w:tc>
          <w:tcPr>
            <w:tcW w:w="1068" w:type="dxa"/>
            <w:shd w:val="clear" w:color="auto" w:fill="auto"/>
          </w:tcPr>
          <w:p w14:paraId="29AEC71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N2A</w:t>
            </w:r>
          </w:p>
        </w:tc>
        <w:tc>
          <w:tcPr>
            <w:tcW w:w="1057" w:type="dxa"/>
            <w:shd w:val="clear" w:color="auto" w:fill="auto"/>
          </w:tcPr>
          <w:p w14:paraId="31182FA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TNNB1</w:t>
            </w:r>
          </w:p>
        </w:tc>
        <w:tc>
          <w:tcPr>
            <w:tcW w:w="1080" w:type="dxa"/>
            <w:shd w:val="clear" w:color="auto" w:fill="auto"/>
          </w:tcPr>
          <w:p w14:paraId="07E89D9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DDR2</w:t>
            </w:r>
          </w:p>
        </w:tc>
        <w:tc>
          <w:tcPr>
            <w:tcW w:w="1092" w:type="dxa"/>
            <w:shd w:val="clear" w:color="auto" w:fill="auto"/>
          </w:tcPr>
          <w:p w14:paraId="01F1883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</w:p>
        </w:tc>
        <w:tc>
          <w:tcPr>
            <w:tcW w:w="2009" w:type="dxa"/>
            <w:shd w:val="clear" w:color="auto" w:fill="auto"/>
          </w:tcPr>
          <w:p w14:paraId="2A04475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4</w:t>
            </w:r>
          </w:p>
        </w:tc>
        <w:tc>
          <w:tcPr>
            <w:tcW w:w="1440" w:type="dxa"/>
            <w:shd w:val="clear" w:color="auto" w:fill="auto"/>
          </w:tcPr>
          <w:p w14:paraId="0132349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ET</w:t>
            </w:r>
          </w:p>
        </w:tc>
        <w:tc>
          <w:tcPr>
            <w:tcW w:w="1440" w:type="dxa"/>
          </w:tcPr>
          <w:p w14:paraId="7E178C9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ATA3</w:t>
            </w:r>
          </w:p>
        </w:tc>
        <w:tc>
          <w:tcPr>
            <w:tcW w:w="1440" w:type="dxa"/>
          </w:tcPr>
          <w:p w14:paraId="68798EF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IT</w:t>
            </w:r>
          </w:p>
        </w:tc>
      </w:tr>
      <w:tr w:rsidR="00985101" w:rsidRPr="00F2467A" w14:paraId="1B87366F" w14:textId="77777777" w:rsidTr="00972CD6">
        <w:tc>
          <w:tcPr>
            <w:tcW w:w="1068" w:type="dxa"/>
            <w:shd w:val="clear" w:color="auto" w:fill="auto"/>
          </w:tcPr>
          <w:p w14:paraId="1D34589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RBB2</w:t>
            </w:r>
          </w:p>
        </w:tc>
        <w:tc>
          <w:tcPr>
            <w:tcW w:w="1057" w:type="dxa"/>
            <w:shd w:val="clear" w:color="auto" w:fill="auto"/>
          </w:tcPr>
          <w:p w14:paraId="7C37F88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SR1</w:t>
            </w:r>
          </w:p>
        </w:tc>
        <w:tc>
          <w:tcPr>
            <w:tcW w:w="1080" w:type="dxa"/>
            <w:shd w:val="clear" w:color="auto" w:fill="auto"/>
          </w:tcPr>
          <w:p w14:paraId="0A45C15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ZH2</w:t>
            </w:r>
          </w:p>
        </w:tc>
        <w:tc>
          <w:tcPr>
            <w:tcW w:w="1092" w:type="dxa"/>
            <w:shd w:val="clear" w:color="auto" w:fill="auto"/>
          </w:tcPr>
          <w:p w14:paraId="3117C55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BXW7</w:t>
            </w:r>
          </w:p>
        </w:tc>
        <w:tc>
          <w:tcPr>
            <w:tcW w:w="2009" w:type="dxa"/>
            <w:shd w:val="clear" w:color="auto" w:fill="auto"/>
          </w:tcPr>
          <w:p w14:paraId="77FB133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CDK6</w:t>
            </w:r>
          </w:p>
        </w:tc>
        <w:tc>
          <w:tcPr>
            <w:tcW w:w="1440" w:type="dxa"/>
            <w:shd w:val="clear" w:color="auto" w:fill="auto"/>
          </w:tcPr>
          <w:p w14:paraId="761D190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OS1</w:t>
            </w:r>
          </w:p>
        </w:tc>
        <w:tc>
          <w:tcPr>
            <w:tcW w:w="1440" w:type="dxa"/>
          </w:tcPr>
          <w:p w14:paraId="5556A2C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ET</w:t>
            </w:r>
          </w:p>
        </w:tc>
        <w:tc>
          <w:tcPr>
            <w:tcW w:w="1440" w:type="dxa"/>
          </w:tcPr>
          <w:p w14:paraId="77AF4F6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LH1</w:t>
            </w:r>
          </w:p>
        </w:tc>
      </w:tr>
      <w:tr w:rsidR="00985101" w:rsidRPr="00F2467A" w14:paraId="3D041680" w14:textId="77777777" w:rsidTr="00972CD6">
        <w:tc>
          <w:tcPr>
            <w:tcW w:w="1068" w:type="dxa"/>
            <w:shd w:val="clear" w:color="auto" w:fill="auto"/>
          </w:tcPr>
          <w:p w14:paraId="2D40036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1</w:t>
            </w:r>
          </w:p>
        </w:tc>
        <w:tc>
          <w:tcPr>
            <w:tcW w:w="1057" w:type="dxa"/>
            <w:shd w:val="clear" w:color="auto" w:fill="auto"/>
          </w:tcPr>
          <w:p w14:paraId="0BCEB64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2</w:t>
            </w:r>
          </w:p>
        </w:tc>
        <w:tc>
          <w:tcPr>
            <w:tcW w:w="1080" w:type="dxa"/>
            <w:shd w:val="clear" w:color="auto" w:fill="auto"/>
          </w:tcPr>
          <w:p w14:paraId="14325B1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3</w:t>
            </w:r>
          </w:p>
        </w:tc>
        <w:tc>
          <w:tcPr>
            <w:tcW w:w="1092" w:type="dxa"/>
            <w:shd w:val="clear" w:color="auto" w:fill="auto"/>
          </w:tcPr>
          <w:p w14:paraId="6ADD50C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ATA3</w:t>
            </w:r>
          </w:p>
        </w:tc>
        <w:tc>
          <w:tcPr>
            <w:tcW w:w="2009" w:type="dxa"/>
            <w:shd w:val="clear" w:color="auto" w:fill="auto"/>
          </w:tcPr>
          <w:p w14:paraId="4770D0D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GFR</w:t>
            </w:r>
          </w:p>
        </w:tc>
        <w:tc>
          <w:tcPr>
            <w:tcW w:w="1440" w:type="dxa"/>
            <w:shd w:val="clear" w:color="auto" w:fill="auto"/>
          </w:tcPr>
          <w:p w14:paraId="4E07926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1388674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TOR</w:t>
            </w:r>
          </w:p>
        </w:tc>
        <w:tc>
          <w:tcPr>
            <w:tcW w:w="1440" w:type="dxa"/>
          </w:tcPr>
          <w:p w14:paraId="72EE5A1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F1</w:t>
            </w:r>
          </w:p>
        </w:tc>
      </w:tr>
      <w:tr w:rsidR="00985101" w:rsidRPr="00F2467A" w14:paraId="7995A9E5" w14:textId="77777777" w:rsidTr="00972CD6">
        <w:tc>
          <w:tcPr>
            <w:tcW w:w="1068" w:type="dxa"/>
            <w:shd w:val="clear" w:color="auto" w:fill="auto"/>
          </w:tcPr>
          <w:p w14:paraId="60E0120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11</w:t>
            </w:r>
          </w:p>
        </w:tc>
        <w:tc>
          <w:tcPr>
            <w:tcW w:w="1057" w:type="dxa"/>
            <w:shd w:val="clear" w:color="auto" w:fill="auto"/>
          </w:tcPr>
          <w:p w14:paraId="0F20751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Q</w:t>
            </w:r>
          </w:p>
        </w:tc>
        <w:tc>
          <w:tcPr>
            <w:tcW w:w="1080" w:type="dxa"/>
            <w:shd w:val="clear" w:color="auto" w:fill="auto"/>
          </w:tcPr>
          <w:p w14:paraId="6B39492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GNAS</w:t>
            </w:r>
          </w:p>
        </w:tc>
        <w:tc>
          <w:tcPr>
            <w:tcW w:w="1092" w:type="dxa"/>
            <w:shd w:val="clear" w:color="auto" w:fill="auto"/>
          </w:tcPr>
          <w:p w14:paraId="0FB732E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HNF1A</w:t>
            </w:r>
          </w:p>
        </w:tc>
        <w:tc>
          <w:tcPr>
            <w:tcW w:w="2009" w:type="dxa"/>
            <w:shd w:val="clear" w:color="auto" w:fill="auto"/>
          </w:tcPr>
          <w:p w14:paraId="0229BA4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ERBB2</w:t>
            </w:r>
          </w:p>
        </w:tc>
        <w:tc>
          <w:tcPr>
            <w:tcW w:w="1440" w:type="dxa"/>
            <w:shd w:val="clear" w:color="auto" w:fill="auto"/>
          </w:tcPr>
          <w:p w14:paraId="15DC7CF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46B26ED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DGFRA</w:t>
            </w:r>
          </w:p>
        </w:tc>
        <w:tc>
          <w:tcPr>
            <w:tcW w:w="1440" w:type="dxa"/>
          </w:tcPr>
          <w:p w14:paraId="4653028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TEN</w:t>
            </w:r>
          </w:p>
        </w:tc>
      </w:tr>
      <w:tr w:rsidR="00985101" w:rsidRPr="00F2467A" w14:paraId="7A9FA7BA" w14:textId="77777777" w:rsidTr="00972CD6">
        <w:tc>
          <w:tcPr>
            <w:tcW w:w="1068" w:type="dxa"/>
            <w:shd w:val="clear" w:color="auto" w:fill="auto"/>
          </w:tcPr>
          <w:p w14:paraId="7DA3ABC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HRAS</w:t>
            </w:r>
          </w:p>
        </w:tc>
        <w:tc>
          <w:tcPr>
            <w:tcW w:w="1057" w:type="dxa"/>
            <w:shd w:val="clear" w:color="auto" w:fill="auto"/>
          </w:tcPr>
          <w:p w14:paraId="0B00E4C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IDH1</w:t>
            </w:r>
          </w:p>
        </w:tc>
        <w:tc>
          <w:tcPr>
            <w:tcW w:w="1080" w:type="dxa"/>
            <w:shd w:val="clear" w:color="auto" w:fill="auto"/>
          </w:tcPr>
          <w:p w14:paraId="3C5676A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IDH2</w:t>
            </w:r>
          </w:p>
        </w:tc>
        <w:tc>
          <w:tcPr>
            <w:tcW w:w="1092" w:type="dxa"/>
            <w:shd w:val="clear" w:color="auto" w:fill="auto"/>
          </w:tcPr>
          <w:p w14:paraId="5C12808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JAK2</w:t>
            </w:r>
          </w:p>
        </w:tc>
        <w:tc>
          <w:tcPr>
            <w:tcW w:w="2009" w:type="dxa"/>
            <w:shd w:val="clear" w:color="auto" w:fill="auto"/>
          </w:tcPr>
          <w:p w14:paraId="4CDA1DD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1</w:t>
            </w:r>
          </w:p>
        </w:tc>
        <w:tc>
          <w:tcPr>
            <w:tcW w:w="1440" w:type="dxa"/>
            <w:shd w:val="clear" w:color="auto" w:fill="auto"/>
          </w:tcPr>
          <w:p w14:paraId="66B8075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3CFF6C7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B1</w:t>
            </w:r>
          </w:p>
        </w:tc>
        <w:tc>
          <w:tcPr>
            <w:tcW w:w="1440" w:type="dxa"/>
          </w:tcPr>
          <w:p w14:paraId="2DF066A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AD4</w:t>
            </w:r>
          </w:p>
        </w:tc>
      </w:tr>
      <w:tr w:rsidR="00985101" w:rsidRPr="00F2467A" w14:paraId="5D9AA295" w14:textId="77777777" w:rsidTr="00972CD6">
        <w:tc>
          <w:tcPr>
            <w:tcW w:w="1068" w:type="dxa"/>
            <w:shd w:val="clear" w:color="auto" w:fill="auto"/>
          </w:tcPr>
          <w:p w14:paraId="59F2833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JAK3</w:t>
            </w:r>
          </w:p>
        </w:tc>
        <w:tc>
          <w:tcPr>
            <w:tcW w:w="1057" w:type="dxa"/>
            <w:shd w:val="clear" w:color="auto" w:fill="auto"/>
          </w:tcPr>
          <w:p w14:paraId="47A04CD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IT</w:t>
            </w:r>
          </w:p>
        </w:tc>
        <w:tc>
          <w:tcPr>
            <w:tcW w:w="1080" w:type="dxa"/>
            <w:shd w:val="clear" w:color="auto" w:fill="auto"/>
          </w:tcPr>
          <w:p w14:paraId="6BAFA91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RAS</w:t>
            </w:r>
          </w:p>
        </w:tc>
        <w:tc>
          <w:tcPr>
            <w:tcW w:w="1092" w:type="dxa"/>
            <w:shd w:val="clear" w:color="auto" w:fill="auto"/>
          </w:tcPr>
          <w:p w14:paraId="4CF7D0C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AP2K1</w:t>
            </w:r>
          </w:p>
        </w:tc>
        <w:tc>
          <w:tcPr>
            <w:tcW w:w="2009" w:type="dxa"/>
            <w:shd w:val="clear" w:color="auto" w:fill="auto"/>
          </w:tcPr>
          <w:p w14:paraId="5A10EC8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FGFR2</w:t>
            </w:r>
          </w:p>
        </w:tc>
        <w:tc>
          <w:tcPr>
            <w:tcW w:w="1440" w:type="dxa"/>
            <w:shd w:val="clear" w:color="auto" w:fill="auto"/>
          </w:tcPr>
          <w:p w14:paraId="564FFF5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560495A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TK11</w:t>
            </w:r>
          </w:p>
        </w:tc>
        <w:tc>
          <w:tcPr>
            <w:tcW w:w="1440" w:type="dxa"/>
          </w:tcPr>
          <w:p w14:paraId="08EF40E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TP53</w:t>
            </w:r>
          </w:p>
        </w:tc>
      </w:tr>
      <w:tr w:rsidR="00985101" w:rsidRPr="00F2467A" w14:paraId="0CEF7858" w14:textId="77777777" w:rsidTr="00972CD6">
        <w:tc>
          <w:tcPr>
            <w:tcW w:w="1068" w:type="dxa"/>
            <w:shd w:val="clear" w:color="auto" w:fill="auto"/>
          </w:tcPr>
          <w:p w14:paraId="105C09D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AP2K2</w:t>
            </w:r>
          </w:p>
        </w:tc>
        <w:tc>
          <w:tcPr>
            <w:tcW w:w="1057" w:type="dxa"/>
            <w:shd w:val="clear" w:color="auto" w:fill="auto"/>
          </w:tcPr>
          <w:p w14:paraId="35F2638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APK1</w:t>
            </w:r>
          </w:p>
        </w:tc>
        <w:tc>
          <w:tcPr>
            <w:tcW w:w="1080" w:type="dxa"/>
            <w:shd w:val="clear" w:color="auto" w:fill="auto"/>
          </w:tcPr>
          <w:p w14:paraId="2EE13DD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APK3</w:t>
            </w:r>
          </w:p>
        </w:tc>
        <w:tc>
          <w:tcPr>
            <w:tcW w:w="1092" w:type="dxa"/>
            <w:shd w:val="clear" w:color="auto" w:fill="auto"/>
          </w:tcPr>
          <w:p w14:paraId="120EF88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ET</w:t>
            </w:r>
          </w:p>
        </w:tc>
        <w:tc>
          <w:tcPr>
            <w:tcW w:w="2009" w:type="dxa"/>
            <w:shd w:val="clear" w:color="auto" w:fill="auto"/>
          </w:tcPr>
          <w:p w14:paraId="6360A06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IT</w:t>
            </w:r>
          </w:p>
        </w:tc>
        <w:tc>
          <w:tcPr>
            <w:tcW w:w="1440" w:type="dxa"/>
            <w:shd w:val="clear" w:color="auto" w:fill="auto"/>
          </w:tcPr>
          <w:p w14:paraId="0CF5FE4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5428135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TSC1</w:t>
            </w:r>
          </w:p>
        </w:tc>
        <w:tc>
          <w:tcPr>
            <w:tcW w:w="1440" w:type="dxa"/>
          </w:tcPr>
          <w:p w14:paraId="207A3FD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VHL</w:t>
            </w:r>
          </w:p>
        </w:tc>
      </w:tr>
      <w:tr w:rsidR="00985101" w:rsidRPr="00F2467A" w14:paraId="291B642E" w14:textId="77777777" w:rsidTr="00972CD6">
        <w:tc>
          <w:tcPr>
            <w:tcW w:w="1068" w:type="dxa"/>
            <w:shd w:val="clear" w:color="auto" w:fill="auto"/>
          </w:tcPr>
          <w:p w14:paraId="59E870A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LH1</w:t>
            </w:r>
          </w:p>
        </w:tc>
        <w:tc>
          <w:tcPr>
            <w:tcW w:w="1057" w:type="dxa"/>
            <w:shd w:val="clear" w:color="auto" w:fill="auto"/>
          </w:tcPr>
          <w:p w14:paraId="4536A8B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PL</w:t>
            </w:r>
          </w:p>
        </w:tc>
        <w:tc>
          <w:tcPr>
            <w:tcW w:w="1080" w:type="dxa"/>
            <w:shd w:val="clear" w:color="auto" w:fill="auto"/>
          </w:tcPr>
          <w:p w14:paraId="5CF3132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TOR</w:t>
            </w:r>
          </w:p>
        </w:tc>
        <w:tc>
          <w:tcPr>
            <w:tcW w:w="1092" w:type="dxa"/>
            <w:shd w:val="clear" w:color="auto" w:fill="auto"/>
          </w:tcPr>
          <w:p w14:paraId="743197A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YC</w:t>
            </w:r>
          </w:p>
        </w:tc>
        <w:tc>
          <w:tcPr>
            <w:tcW w:w="2009" w:type="dxa"/>
            <w:shd w:val="clear" w:color="auto" w:fill="auto"/>
          </w:tcPr>
          <w:p w14:paraId="2D92CFA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KRAS</w:t>
            </w:r>
          </w:p>
        </w:tc>
        <w:tc>
          <w:tcPr>
            <w:tcW w:w="1440" w:type="dxa"/>
            <w:shd w:val="clear" w:color="auto" w:fill="auto"/>
          </w:tcPr>
          <w:p w14:paraId="7434531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1664800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288FA0D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1382B628" w14:textId="77777777" w:rsidTr="00972CD6">
        <w:tc>
          <w:tcPr>
            <w:tcW w:w="1068" w:type="dxa"/>
            <w:shd w:val="clear" w:color="auto" w:fill="auto"/>
          </w:tcPr>
          <w:p w14:paraId="1ADEF20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F1</w:t>
            </w:r>
          </w:p>
        </w:tc>
        <w:tc>
          <w:tcPr>
            <w:tcW w:w="1057" w:type="dxa"/>
            <w:shd w:val="clear" w:color="auto" w:fill="auto"/>
          </w:tcPr>
          <w:p w14:paraId="75F7F50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FE2L2</w:t>
            </w:r>
          </w:p>
        </w:tc>
        <w:tc>
          <w:tcPr>
            <w:tcW w:w="1080" w:type="dxa"/>
            <w:shd w:val="clear" w:color="auto" w:fill="auto"/>
          </w:tcPr>
          <w:p w14:paraId="447FB20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OTCH1</w:t>
            </w:r>
          </w:p>
        </w:tc>
        <w:tc>
          <w:tcPr>
            <w:tcW w:w="1092" w:type="dxa"/>
            <w:shd w:val="clear" w:color="auto" w:fill="auto"/>
          </w:tcPr>
          <w:p w14:paraId="71DDC86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PM1</w:t>
            </w:r>
          </w:p>
        </w:tc>
        <w:tc>
          <w:tcPr>
            <w:tcW w:w="2009" w:type="dxa"/>
            <w:shd w:val="clear" w:color="auto" w:fill="auto"/>
          </w:tcPr>
          <w:p w14:paraId="645EF08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ET</w:t>
            </w:r>
          </w:p>
        </w:tc>
        <w:tc>
          <w:tcPr>
            <w:tcW w:w="1440" w:type="dxa"/>
            <w:shd w:val="clear" w:color="auto" w:fill="auto"/>
          </w:tcPr>
          <w:p w14:paraId="293EAA3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6413B4E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6310B87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39E920C6" w14:textId="77777777" w:rsidTr="00972CD6">
        <w:trPr>
          <w:trHeight w:val="134"/>
        </w:trPr>
        <w:tc>
          <w:tcPr>
            <w:tcW w:w="1068" w:type="dxa"/>
            <w:shd w:val="clear" w:color="auto" w:fill="auto"/>
          </w:tcPr>
          <w:p w14:paraId="1892E41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RAS</w:t>
            </w:r>
          </w:p>
        </w:tc>
        <w:tc>
          <w:tcPr>
            <w:tcW w:w="1057" w:type="dxa"/>
            <w:shd w:val="clear" w:color="auto" w:fill="auto"/>
          </w:tcPr>
          <w:p w14:paraId="56450BB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TRK1</w:t>
            </w:r>
          </w:p>
        </w:tc>
        <w:tc>
          <w:tcPr>
            <w:tcW w:w="1080" w:type="dxa"/>
            <w:shd w:val="clear" w:color="auto" w:fill="auto"/>
          </w:tcPr>
          <w:p w14:paraId="31E0332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NTRK3</w:t>
            </w:r>
          </w:p>
        </w:tc>
        <w:tc>
          <w:tcPr>
            <w:tcW w:w="1092" w:type="dxa"/>
            <w:shd w:val="clear" w:color="auto" w:fill="auto"/>
          </w:tcPr>
          <w:p w14:paraId="0116D1F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DGFRA</w:t>
            </w:r>
          </w:p>
        </w:tc>
        <w:tc>
          <w:tcPr>
            <w:tcW w:w="2009" w:type="dxa"/>
            <w:shd w:val="clear" w:color="auto" w:fill="auto"/>
          </w:tcPr>
          <w:p w14:paraId="6382653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MYC</w:t>
            </w:r>
          </w:p>
        </w:tc>
        <w:tc>
          <w:tcPr>
            <w:tcW w:w="1440" w:type="dxa"/>
            <w:shd w:val="clear" w:color="auto" w:fill="auto"/>
          </w:tcPr>
          <w:p w14:paraId="1C7209C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1440" w:type="dxa"/>
          </w:tcPr>
          <w:p w14:paraId="5DEE2D4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154CAF2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39E1B8D0" w14:textId="77777777" w:rsidTr="00972CD6">
        <w:tc>
          <w:tcPr>
            <w:tcW w:w="1068" w:type="dxa"/>
            <w:shd w:val="clear" w:color="auto" w:fill="auto"/>
          </w:tcPr>
          <w:p w14:paraId="3F9B1416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IK3CA</w:t>
            </w:r>
          </w:p>
        </w:tc>
        <w:tc>
          <w:tcPr>
            <w:tcW w:w="1057" w:type="dxa"/>
            <w:shd w:val="clear" w:color="auto" w:fill="auto"/>
          </w:tcPr>
          <w:p w14:paraId="3B5E66C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TEN</w:t>
            </w:r>
          </w:p>
        </w:tc>
        <w:tc>
          <w:tcPr>
            <w:tcW w:w="1080" w:type="dxa"/>
            <w:shd w:val="clear" w:color="auto" w:fill="auto"/>
          </w:tcPr>
          <w:p w14:paraId="2F99075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TPN11</w:t>
            </w:r>
          </w:p>
        </w:tc>
        <w:tc>
          <w:tcPr>
            <w:tcW w:w="1092" w:type="dxa"/>
            <w:shd w:val="clear" w:color="auto" w:fill="auto"/>
          </w:tcPr>
          <w:p w14:paraId="1CBBF099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AF1</w:t>
            </w:r>
          </w:p>
        </w:tc>
        <w:tc>
          <w:tcPr>
            <w:tcW w:w="2009" w:type="dxa"/>
            <w:shd w:val="clear" w:color="auto" w:fill="auto"/>
          </w:tcPr>
          <w:p w14:paraId="7109DC7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DGFRA</w:t>
            </w:r>
          </w:p>
        </w:tc>
        <w:tc>
          <w:tcPr>
            <w:tcW w:w="1440" w:type="dxa"/>
            <w:shd w:val="clear" w:color="auto" w:fill="auto"/>
          </w:tcPr>
          <w:p w14:paraId="225AEA7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1440" w:type="dxa"/>
          </w:tcPr>
          <w:p w14:paraId="14E1A42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2F64677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0ED2FE63" w14:textId="77777777" w:rsidTr="00972CD6">
        <w:tc>
          <w:tcPr>
            <w:tcW w:w="1068" w:type="dxa"/>
            <w:shd w:val="clear" w:color="auto" w:fill="auto"/>
          </w:tcPr>
          <w:p w14:paraId="237BDE1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B1</w:t>
            </w:r>
          </w:p>
        </w:tc>
        <w:tc>
          <w:tcPr>
            <w:tcW w:w="1057" w:type="dxa"/>
            <w:shd w:val="clear" w:color="auto" w:fill="auto"/>
          </w:tcPr>
          <w:p w14:paraId="620368E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ET</w:t>
            </w:r>
          </w:p>
        </w:tc>
        <w:tc>
          <w:tcPr>
            <w:tcW w:w="1080" w:type="dxa"/>
            <w:shd w:val="clear" w:color="auto" w:fill="auto"/>
          </w:tcPr>
          <w:p w14:paraId="37DD26C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HEB</w:t>
            </w:r>
          </w:p>
        </w:tc>
        <w:tc>
          <w:tcPr>
            <w:tcW w:w="1092" w:type="dxa"/>
            <w:shd w:val="clear" w:color="auto" w:fill="auto"/>
          </w:tcPr>
          <w:p w14:paraId="3A24D870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HOA</w:t>
            </w:r>
          </w:p>
        </w:tc>
        <w:tc>
          <w:tcPr>
            <w:tcW w:w="2009" w:type="dxa"/>
            <w:shd w:val="clear" w:color="auto" w:fill="auto"/>
          </w:tcPr>
          <w:p w14:paraId="3290131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PIK3CA</w:t>
            </w:r>
          </w:p>
        </w:tc>
        <w:tc>
          <w:tcPr>
            <w:tcW w:w="1440" w:type="dxa"/>
            <w:shd w:val="clear" w:color="auto" w:fill="auto"/>
          </w:tcPr>
          <w:p w14:paraId="5C39EB8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350D18B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5279342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4102A8CE" w14:textId="77777777" w:rsidTr="00972CD6">
        <w:tc>
          <w:tcPr>
            <w:tcW w:w="1068" w:type="dxa"/>
            <w:shd w:val="clear" w:color="auto" w:fill="auto"/>
          </w:tcPr>
          <w:p w14:paraId="4F75C83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IT1</w:t>
            </w:r>
          </w:p>
        </w:tc>
        <w:tc>
          <w:tcPr>
            <w:tcW w:w="1057" w:type="dxa"/>
            <w:shd w:val="clear" w:color="auto" w:fill="auto"/>
          </w:tcPr>
          <w:p w14:paraId="7490002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OS1</w:t>
            </w:r>
          </w:p>
        </w:tc>
        <w:tc>
          <w:tcPr>
            <w:tcW w:w="1080" w:type="dxa"/>
            <w:shd w:val="clear" w:color="auto" w:fill="auto"/>
          </w:tcPr>
          <w:p w14:paraId="5362241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AD4</w:t>
            </w:r>
          </w:p>
        </w:tc>
        <w:tc>
          <w:tcPr>
            <w:tcW w:w="1092" w:type="dxa"/>
            <w:shd w:val="clear" w:color="auto" w:fill="auto"/>
          </w:tcPr>
          <w:p w14:paraId="770F7D6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MO</w:t>
            </w:r>
          </w:p>
        </w:tc>
        <w:tc>
          <w:tcPr>
            <w:tcW w:w="2009" w:type="dxa"/>
            <w:shd w:val="clear" w:color="auto" w:fill="auto"/>
          </w:tcPr>
          <w:p w14:paraId="284B3D67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RAF1</w:t>
            </w:r>
          </w:p>
        </w:tc>
        <w:tc>
          <w:tcPr>
            <w:tcW w:w="1440" w:type="dxa"/>
            <w:shd w:val="clear" w:color="auto" w:fill="auto"/>
          </w:tcPr>
          <w:p w14:paraId="697F4F7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1440" w:type="dxa"/>
          </w:tcPr>
          <w:p w14:paraId="54195BA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6BDE0F6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26F159FA" w14:textId="77777777" w:rsidTr="00972CD6">
        <w:tc>
          <w:tcPr>
            <w:tcW w:w="1068" w:type="dxa"/>
            <w:shd w:val="clear" w:color="auto" w:fill="auto"/>
          </w:tcPr>
          <w:p w14:paraId="1E12C95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STK11</w:t>
            </w:r>
          </w:p>
        </w:tc>
        <w:tc>
          <w:tcPr>
            <w:tcW w:w="1057" w:type="dxa"/>
            <w:shd w:val="clear" w:color="auto" w:fill="auto"/>
          </w:tcPr>
          <w:p w14:paraId="51C3EF8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TERT</w:t>
            </w:r>
          </w:p>
        </w:tc>
        <w:tc>
          <w:tcPr>
            <w:tcW w:w="1080" w:type="dxa"/>
            <w:shd w:val="clear" w:color="auto" w:fill="auto"/>
          </w:tcPr>
          <w:p w14:paraId="64C88905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TP53</w:t>
            </w:r>
          </w:p>
        </w:tc>
        <w:tc>
          <w:tcPr>
            <w:tcW w:w="1092" w:type="dxa"/>
            <w:shd w:val="clear" w:color="auto" w:fill="auto"/>
          </w:tcPr>
          <w:p w14:paraId="7C3D7E7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TSC1</w:t>
            </w:r>
          </w:p>
        </w:tc>
        <w:tc>
          <w:tcPr>
            <w:tcW w:w="2009" w:type="dxa"/>
            <w:shd w:val="clear" w:color="auto" w:fill="auto"/>
          </w:tcPr>
          <w:p w14:paraId="5E2ACDBD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  <w:shd w:val="clear" w:color="auto" w:fill="auto"/>
          </w:tcPr>
          <w:p w14:paraId="2B23B263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1440" w:type="dxa"/>
          </w:tcPr>
          <w:p w14:paraId="137F5AEE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17D0239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  <w:tr w:rsidR="00985101" w:rsidRPr="00F2467A" w14:paraId="4527BBE2" w14:textId="77777777" w:rsidTr="00972CD6">
        <w:trPr>
          <w:trHeight w:val="64"/>
        </w:trPr>
        <w:tc>
          <w:tcPr>
            <w:tcW w:w="1068" w:type="dxa"/>
            <w:shd w:val="clear" w:color="auto" w:fill="auto"/>
          </w:tcPr>
          <w:p w14:paraId="14159FAB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  <w:r w:rsidRPr="00F2467A">
              <w:rPr>
                <w:rFonts w:cs="Arial"/>
                <w:i/>
                <w:sz w:val="21"/>
                <w:szCs w:val="21"/>
              </w:rPr>
              <w:t>VHL</w:t>
            </w:r>
          </w:p>
        </w:tc>
        <w:tc>
          <w:tcPr>
            <w:tcW w:w="1057" w:type="dxa"/>
            <w:shd w:val="clear" w:color="auto" w:fill="auto"/>
          </w:tcPr>
          <w:p w14:paraId="1C9B206A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080" w:type="dxa"/>
            <w:shd w:val="clear" w:color="auto" w:fill="auto"/>
          </w:tcPr>
          <w:p w14:paraId="06374C51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092" w:type="dxa"/>
            <w:shd w:val="clear" w:color="auto" w:fill="auto"/>
          </w:tcPr>
          <w:p w14:paraId="12776FAF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2009" w:type="dxa"/>
            <w:shd w:val="clear" w:color="auto" w:fill="auto"/>
          </w:tcPr>
          <w:p w14:paraId="0B043F28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1440" w:type="dxa"/>
            <w:shd w:val="clear" w:color="auto" w:fill="auto"/>
          </w:tcPr>
          <w:p w14:paraId="3CF785F2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sz w:val="21"/>
                <w:szCs w:val="21"/>
              </w:rPr>
            </w:pPr>
          </w:p>
        </w:tc>
        <w:tc>
          <w:tcPr>
            <w:tcW w:w="1440" w:type="dxa"/>
          </w:tcPr>
          <w:p w14:paraId="7EDA7964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  <w:tc>
          <w:tcPr>
            <w:tcW w:w="1440" w:type="dxa"/>
          </w:tcPr>
          <w:p w14:paraId="1E6FE16C" w14:textId="77777777" w:rsidR="00985101" w:rsidRPr="00F2467A" w:rsidRDefault="00985101" w:rsidP="007B0AF9">
            <w:pPr>
              <w:spacing w:after="0" w:line="240" w:lineRule="auto"/>
              <w:jc w:val="both"/>
              <w:rPr>
                <w:rFonts w:cs="Arial"/>
                <w:i/>
                <w:sz w:val="21"/>
                <w:szCs w:val="21"/>
              </w:rPr>
            </w:pPr>
          </w:p>
        </w:tc>
      </w:tr>
    </w:tbl>
    <w:p w14:paraId="79FD1F91" w14:textId="51ADAF3F" w:rsidR="000C387B" w:rsidRDefault="00052C95" w:rsidP="00972CD6">
      <w:pPr>
        <w:jc w:val="both"/>
        <w:rPr>
          <w:rFonts w:ascii="Arial" w:hAnsi="Arial" w:cs="Arial"/>
          <w:sz w:val="21"/>
          <w:szCs w:val="21"/>
        </w:rPr>
      </w:pPr>
      <w:r w:rsidRPr="00052C95">
        <w:rPr>
          <w:rFonts w:ascii="Arial" w:hAnsi="Arial" w:cs="Arial"/>
          <w:color w:val="FF0000"/>
          <w:sz w:val="21"/>
          <w:szCs w:val="21"/>
        </w:rPr>
        <w:t>All clinically relevant exons for 73 genes are sequenced</w:t>
      </w:r>
      <w:r w:rsidR="00972CD6" w:rsidRPr="00972CD6">
        <w:rPr>
          <w:rFonts w:ascii="Arial" w:hAnsi="Arial" w:cs="Arial"/>
          <w:color w:val="FF0000"/>
          <w:sz w:val="21"/>
          <w:szCs w:val="21"/>
        </w:rPr>
        <w:t>.</w:t>
      </w:r>
      <w:r w:rsidR="00972CD6" w:rsidRPr="00972CD6">
        <w:rPr>
          <w:rFonts w:ascii="Arial" w:hAnsi="Arial" w:cs="Arial"/>
          <w:i/>
          <w:color w:val="FF0000"/>
          <w:sz w:val="21"/>
          <w:szCs w:val="21"/>
        </w:rPr>
        <w:t xml:space="preserve"> </w:t>
      </w:r>
      <w:r w:rsidR="00985101" w:rsidRPr="00F2467A">
        <w:rPr>
          <w:rFonts w:ascii="Arial" w:hAnsi="Arial" w:cs="Arial"/>
          <w:i/>
          <w:sz w:val="21"/>
          <w:szCs w:val="21"/>
        </w:rPr>
        <w:t>TERT</w:t>
      </w:r>
      <w:r w:rsidR="00985101" w:rsidRPr="00F2467A">
        <w:rPr>
          <w:rFonts w:ascii="Arial" w:hAnsi="Arial" w:cs="Arial"/>
          <w:sz w:val="21"/>
          <w:szCs w:val="21"/>
        </w:rPr>
        <w:t xml:space="preserve"> includes alterations in the promoter region. </w:t>
      </w:r>
      <w:r w:rsidR="00985101" w:rsidRPr="00F2467A">
        <w:rPr>
          <w:rFonts w:ascii="Arial" w:hAnsi="Arial" w:cs="Arial"/>
          <w:i/>
          <w:sz w:val="21"/>
          <w:szCs w:val="21"/>
        </w:rPr>
        <w:t>MET</w:t>
      </w:r>
      <w:r w:rsidR="00985101" w:rsidRPr="00F2467A">
        <w:rPr>
          <w:rFonts w:ascii="Arial" w:hAnsi="Arial" w:cs="Arial"/>
          <w:sz w:val="21"/>
          <w:szCs w:val="21"/>
        </w:rPr>
        <w:t xml:space="preserve"> includes exon 14 skipping.</w:t>
      </w:r>
    </w:p>
    <w:p w14:paraId="7850D0ED" w14:textId="7EB104C5" w:rsidR="00972CD6" w:rsidRPr="00F2467A" w:rsidRDefault="00972CD6" w:rsidP="00972CD6">
      <w:pPr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 xml:space="preserve"> </w:t>
      </w:r>
    </w:p>
    <w:p w14:paraId="110FD7AA" w14:textId="77777777" w:rsidR="00985101" w:rsidRPr="00F2467A" w:rsidRDefault="00985101" w:rsidP="00985101">
      <w:pPr>
        <w:spacing w:line="480" w:lineRule="auto"/>
        <w:jc w:val="both"/>
        <w:rPr>
          <w:rFonts w:ascii="Arial" w:hAnsi="Arial" w:cs="Arial"/>
          <w:b/>
          <w:sz w:val="21"/>
          <w:szCs w:val="21"/>
        </w:rPr>
        <w:sectPr w:rsidR="00985101" w:rsidRPr="00F2467A" w:rsidSect="00F235B4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27D15666" w14:textId="77777777" w:rsidR="00985101" w:rsidRPr="00F2467A" w:rsidRDefault="00985101" w:rsidP="00985101">
      <w:pPr>
        <w:spacing w:line="240" w:lineRule="auto"/>
        <w:rPr>
          <w:rFonts w:ascii="Arial" w:hAnsi="Arial" w:cs="Arial"/>
          <w:b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lastRenderedPageBreak/>
        <w:t xml:space="preserve">Supplementary Table 2. </w:t>
      </w:r>
      <w:r w:rsidRPr="00F2467A">
        <w:rPr>
          <w:rFonts w:ascii="Arial" w:hAnsi="Arial" w:cs="Arial"/>
          <w:sz w:val="21"/>
          <w:szCs w:val="21"/>
        </w:rPr>
        <w:t>Genomic alteration and its potential targeted therapies with FDA-approved agents (either on/off-label) or with investigational agents in clinical trials.</w:t>
      </w:r>
    </w:p>
    <w:tbl>
      <w:tblPr>
        <w:tblW w:w="1439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00"/>
        <w:gridCol w:w="11973"/>
        <w:gridCol w:w="1417"/>
      </w:tblGrid>
      <w:tr w:rsidR="00985101" w:rsidRPr="00F2467A" w14:paraId="007F6C6D" w14:textId="77777777" w:rsidTr="007B0AF9">
        <w:trPr>
          <w:trHeight w:val="108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4EC3F07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Genes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63ABD52" w14:textId="77777777" w:rsidR="00985101" w:rsidRPr="00F2467A" w:rsidRDefault="00985101" w:rsidP="007B0AF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color w:val="000000" w:themeColor="text1"/>
                <w:sz w:val="21"/>
                <w:szCs w:val="21"/>
                <w:lang w:eastAsia="ja-JP"/>
              </w:rPr>
              <w:t>Potential targeted therapies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67DBB18" w14:textId="77777777" w:rsidR="00985101" w:rsidRPr="00F2467A" w:rsidRDefault="00985101" w:rsidP="007B0AF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color w:val="000000" w:themeColor="text1"/>
                <w:sz w:val="21"/>
                <w:szCs w:val="21"/>
                <w:lang w:eastAsia="ja-JP"/>
              </w:rPr>
              <w:t>Supplemental References</w:t>
            </w:r>
          </w:p>
        </w:tc>
      </w:tr>
      <w:tr w:rsidR="00985101" w:rsidRPr="00F2467A" w14:paraId="4F71B34C" w14:textId="77777777" w:rsidTr="007B0AF9">
        <w:trPr>
          <w:trHeight w:val="56"/>
        </w:trPr>
        <w:tc>
          <w:tcPr>
            <w:tcW w:w="14390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36F49DF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Potentially actionable with FDA approved agents (on- or off-label)</w:t>
            </w:r>
          </w:p>
        </w:tc>
      </w:tr>
      <w:tr w:rsidR="00985101" w:rsidRPr="00F2467A" w14:paraId="02F8E1C1" w14:textId="77777777" w:rsidTr="007B0AF9">
        <w:trPr>
          <w:trHeight w:val="72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7F8544B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AR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CC6B622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AR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potentially targetable with AR inhibitor enzalutamide and anti-androgens (e.g., abiraterone, bicalutamide)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E461DFB" w14:textId="3CE3D42A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fldChar w:fldCharType="begin">
                <w:fldData xml:space="preserve">PEVuZE5vdGU+PENpdGU+PEF1dGhvcj5IZWxzZW48L0F1dGhvcj48WWVhcj4yMDE0PC9ZZWFyPjxS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fldChar w:fldCharType="begin">
                <w:fldData xml:space="preserve">PEVuZE5vdGU+PENpdGU+PEF1dGhvcj5IZWxzZW48L0F1dGhvcj48WWVhcj4yMDE0PC9ZZWFyPjxS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kern w:val="24"/>
                <w:sz w:val="21"/>
                <w:szCs w:val="21"/>
                <w:lang w:eastAsia="ja-JP"/>
              </w:rPr>
              <w:t>1-6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5DFE54D1" w14:textId="77777777" w:rsidTr="007B0AF9">
        <w:trPr>
          <w:trHeight w:val="45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0F96C1A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ATM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BB4E3C3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ATM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potentially targetable with PARP inhibitors (e.g., olaparib, niraparib, rucaparib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59270CE" w14:textId="362BB812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QZW5nPC9BdXRob3I+PFllYXI+MjAxMTwvWWVhcj48UmVj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QZW5nPC9BdXRob3I+PFllYXI+MjAxMTwvWWVhcj48UmVj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sz w:val="21"/>
                <w:szCs w:val="21"/>
                <w:lang w:eastAsia="ja-JP"/>
              </w:rPr>
              <w:t>7-10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00C6799F" w14:textId="77777777" w:rsidTr="007B0AF9">
        <w:trPr>
          <w:trHeight w:val="72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108C8CC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BRAF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90BD8AE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BRAF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can be targeted with BRAF inhibitors (e.g. dabrafenib, vemurafenib), MEK inhibitors (e.g. trametinib, cobimetinib), and multiple tyrosine kinase inhibitors (e.g., sorafenib, regorafenib)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684693F" w14:textId="624ACB24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BcHJpbGU8L0F1dGhvcj48WWVhcj4yMDEzPC9ZZWFyPjxS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1Ni02Njwv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gwOS0xOTwvcGFnZXM+PHZvbHVtZT4zNjM8L3ZvbHVtZT48bnVtYmVyPjk8L251bWJlcj48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Y5NC03MDM8L3BhZ2VzPjx2b2x1bWU+MzY3PC92b2x1bWU+PG51bWJlcj4xODwvbnVt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</w:fldData>
              </w:fldCha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BcHJpbGU8L0F1dGhvcj48WWVhcj4yMDEzPC9ZZWFyPjxS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1Ni02Njwv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gwOS0xOTwvcGFnZXM+PHZvbHVtZT4zNjM8L3ZvbHVtZT48bnVtYmVyPjk8L251bWJlcj48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Y5NC03MDM8L3BhZ2VzPjx2b2x1bWU+MzY3PC92b2x1bWU+PG51bWJlcj4xODwvbnVt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</w:fldData>
              </w:fldCha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hAnsi="Arial" w:cs="Arial"/>
                <w:noProof/>
                <w:color w:val="000000" w:themeColor="text1"/>
                <w:kern w:val="2"/>
                <w:sz w:val="21"/>
                <w:szCs w:val="21"/>
                <w:lang w:eastAsia="ja-JP"/>
              </w:rPr>
              <w:t>11-20</w:t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4A303478" w14:textId="77777777" w:rsidTr="007B0AF9">
        <w:trPr>
          <w:trHeight w:val="56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934732C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BRCA1/2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C33317B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BRCA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targetable with platinum-based chemotherapy and PARP inhibitors (e.g., olaparib, niraparib, rucaparib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2FE2076" w14:textId="40035435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Ib2xsaXM8L0F1dGhvcj48WWVhcj4yMDE3PC9ZZWFyPjxS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MjE1NC0yMTY0PC9wYWdlcz48dm9sdW1lPjM3NTwvdm9sdW1l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</w:fldData>
              </w:fldCha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Ib2xsaXM8L0F1dGhvcj48WWVhcj4yMDE3PC9ZZWFyPjxS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MjE1NC0yMTY0PC9wYWdlcz48dm9sdW1lPjM3NTwvdm9sdW1l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</w:fldData>
              </w:fldCha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hAnsi="Arial" w:cs="Arial"/>
                <w:noProof/>
                <w:color w:val="000000" w:themeColor="text1"/>
                <w:kern w:val="2"/>
                <w:sz w:val="21"/>
                <w:szCs w:val="21"/>
                <w:lang w:eastAsia="ja-JP"/>
              </w:rPr>
              <w:t>21-25</w:t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0BCA7267" w14:textId="77777777" w:rsidTr="007B0AF9">
        <w:trPr>
          <w:trHeight w:val="72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659C51F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CCND2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CEC14D3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CCND2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may be sensitive to CDK4/6 inhibitors (e.g., palbociclib, abemaciclib, ribociclib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7E79EF7" w14:textId="7F8DDB67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Hb25nPC9BdXRob3I+PFllYXI+MjAxNzwvWWVhcj48UmVj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k5NS0xMDAxPC9wYWdlcz48dm9s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Hb25nPC9BdXRob3I+PFllYXI+MjAxNzwvWWVhcj48UmVj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k5NS0xMDAxPC9wYWdlcz48dm9s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sz w:val="21"/>
                <w:szCs w:val="21"/>
                <w:lang w:eastAsia="ja-JP"/>
              </w:rPr>
              <w:t>26-28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3B98C442" w14:textId="77777777" w:rsidTr="007B0AF9">
        <w:trPr>
          <w:trHeight w:val="72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09398E1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CDK4/6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95CEA2B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CDK6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nd its functional homolog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CDK4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mutations are theoretically targetable with CDK4/6 inhibitors (e.g., palbociclib, abemaciclib, ribociclib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C906C55" w14:textId="109B8B68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MYXBlbm5hPC9BdXRob3I+PFllYXI+MjAwOTwvWWVhcj48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=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MYXBlbm5hPC9BdXRob3I+PFllYXI+MjAwOTwvWWVhcj48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=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sz w:val="21"/>
                <w:szCs w:val="21"/>
                <w:lang w:eastAsia="ja-JP"/>
              </w:rPr>
              <w:t>27-30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389E00B4" w14:textId="77777777" w:rsidTr="007B0AF9">
        <w:trPr>
          <w:trHeight w:val="72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EADE779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CDKN2A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0960272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CDKN2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s may be sensitive to CDK4/6 inhibitors (e.g., palbociclib, abemaciclib, ribociclib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5E8A210" w14:textId="39A9BF5E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aaGFuZzwvQXV0aG9yPjxZZWFyPjE5OTg8L1llYXI+PFJl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aaGFuZzwvQXV0aG9yPjxZZWFyPjE5OTg8L1llYXI+PFJl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sz w:val="21"/>
                <w:szCs w:val="21"/>
                <w:lang w:eastAsia="ja-JP"/>
              </w:rPr>
              <w:t>27, 28, 31, 32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06E14B3E" w14:textId="77777777" w:rsidTr="007B0AF9">
        <w:trPr>
          <w:trHeight w:val="60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08DB868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EGFR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7E83E67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Erlotinib, in combination with gemcitabine, has also been approved by the FDA for the treatment of locally advanced, unresectable, or metastatic pancreatic cancer. 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3AEE058" w14:textId="6EE76DBD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Nb29yZTwvQXV0aG9yPjxZZWFyPjIwMDc8L1llYXI+PFJl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Nb29yZTwvQXV0aG9yPjxZZWFyPjIwMDc8L1llYXI+PFJl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sz w:val="21"/>
                <w:szCs w:val="21"/>
                <w:lang w:eastAsia="ja-JP"/>
              </w:rPr>
              <w:t>33, 34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68F6BB24" w14:textId="77777777" w:rsidTr="007B0AF9">
        <w:trPr>
          <w:trHeight w:val="60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C1030A4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ERBB2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426B002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ERBB2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targetable with Her-targeted drugs (e.g., afatinib, lapatinib, neratinib, pertuzumab, trastuzumab). 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B3B31EA" w14:textId="5653404B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CYW5nPC9BdXRob3I+PFllYXI+MjAxMDwvWWVhcj48UmVj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c4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CYW5nPC9BdXRob3I+PFllYXI+MjAxMDwvWWVhcj48UmVj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c4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sz w:val="21"/>
                <w:szCs w:val="21"/>
                <w:lang w:eastAsia="ja-JP"/>
              </w:rPr>
              <w:t>35-40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78FDBA17" w14:textId="77777777" w:rsidTr="007B0AF9">
        <w:trPr>
          <w:trHeight w:val="72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C764BD0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FBXW7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1474E71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Although there are conflicting data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FBXW7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berration stabilizes the mTOR signaling which is potentially targetable with mTOR inhibitors (e.g., everolimus, temsirolimus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79923C2" w14:textId="0EAE1798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NYW88L0F1dGhvcj48WWVhcj4yMDA4PC9ZZWFyPjxSZWNO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</w:fldData>
              </w:fldCha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NYW88L0F1dGhvcj48WWVhcj4yMDA4PC9ZZWFyPjxSZWNO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</w:fldData>
              </w:fldCha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hAnsi="Arial" w:cs="Arial"/>
                <w:noProof/>
                <w:color w:val="000000" w:themeColor="text1"/>
                <w:kern w:val="2"/>
                <w:sz w:val="21"/>
                <w:szCs w:val="21"/>
                <w:lang w:eastAsia="ja-JP"/>
              </w:rPr>
              <w:t>41-43</w:t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5A48CEEE" w14:textId="77777777" w:rsidTr="007B0AF9">
        <w:trPr>
          <w:trHeight w:val="56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8D904C9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FGFR1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8995361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FGFR1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targetable with multi-kinase inhibitors (e.g., pazopanib, ponatinib, regorafenib, nintedanib, lenvatinib). 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D20B191" w14:textId="0D377A2C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TdGVybmJlcmc8L0F1dGhvcj48WWVhcj4yMDEwPC9ZZWFy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YWJici0xPkpvdXJuYWwgb2YgY2xpbmljYWwgb25jb2xvZ3kgOiBvZmZp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NjIxLTMwPC9wYWdlcz48dm9sdW1lPjM3Mjwvdm9sdW1lPjxu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xODc5LTg2PC9wYWdlcz48dm9sdW1lPjM3OTwvdm9sdW1l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TdGVybmJlcmc8L0F1dGhvcj48WWVhcj4yMDEwPC9ZZWFy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YWJici0xPkpvdXJuYWwgb2YgY2xpbmljYWwgb25jb2xvZ3kgOiBvZmZp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NjIxLTMwPC9wYWdlcz48dm9sdW1lPjM3Mjwvdm9sdW1lPjxu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xODc5LTg2PC9wYWdlcz48dm9sdW1lPjM3OTwvdm9sdW1l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sz w:val="21"/>
                <w:szCs w:val="21"/>
                <w:lang w:eastAsia="ja-JP"/>
              </w:rPr>
              <w:t>13, 14, 44-48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0F3FE3F5" w14:textId="77777777" w:rsidTr="007B0AF9">
        <w:trPr>
          <w:trHeight w:val="45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63776B3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GNAS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8D17CA2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GNA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potentially targetable with MEK inhibitors (e.g., trametinib, cobimetinib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7A710E4" w14:textId="15AD57D6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XaWxzb248L0F1dGhvcj48WWVhcj4yMDEwPC9ZZWFyPjxS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EwNy0xNDwvcGFnZXM+PHZvbHVtZT4zNjc8L3ZvbHVtZT48bnVtYmVyPjI8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E1OTMt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XaWxzb248L0F1dGhvcj48WWVhcj4yMDEwPC9ZZWFyPjxS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EwNy0xNDwvcGFnZXM+PHZvbHVtZT4zNjc8L3ZvbHVtZT48bnVtYmVyPjI8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E1OTMt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sz w:val="21"/>
                <w:szCs w:val="21"/>
                <w:lang w:eastAsia="ja-JP"/>
              </w:rPr>
              <w:t>18, 19, 49-51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7D0D5A93" w14:textId="77777777" w:rsidTr="007B0AF9">
        <w:trPr>
          <w:trHeight w:val="147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118DB6A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IDH1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1A627D4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IDH1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targetable with IDH1 inhibitors (e.g., ivosidenib). 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E52E44D" w14:textId="0FDE1ACA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EaU5hcmRvPC9BdXRob3I+PFllYXI+MjAxODwvWWVhcj48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=
</w:fldData>
              </w:fldCha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EaU5hcmRvPC9BdXRob3I+PFllYXI+MjAxODwvWWVhcj48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=
</w:fldData>
              </w:fldCha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hAnsi="Arial" w:cs="Arial"/>
                <w:noProof/>
                <w:color w:val="000000" w:themeColor="text1"/>
                <w:kern w:val="2"/>
                <w:sz w:val="21"/>
                <w:szCs w:val="21"/>
                <w:lang w:eastAsia="ja-JP"/>
              </w:rPr>
              <w:t>52-54</w:t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60ACA4D1" w14:textId="77777777" w:rsidTr="007B0AF9">
        <w:trPr>
          <w:trHeight w:val="60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458BC4E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KRAS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B3CBC66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potentially targetable with MEK inhibitors (e.g., trametinib, cobimetinib). 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4147A82" w14:textId="479AD9E3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YW5jZXQuIE9uY29sb2d5PC9hYmJyLTE+PC9hbHQtcGVyaW9kaWNhbD48cGFnZXM+NzgyLTk8L3Bh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KYW5uZTwvQXV0aG9yPjxZZWFyPjIwMTc8L1llYXI+PFJl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YWJici0xPkpvdXJuYWwgb2YgY2xp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Y0Ny01MTwvcGFnZXM+PHZvbHVtZT41MzQ8L3ZvbHVtZT48bnVtYmVyPjc2MDk8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==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YW5jZXQuIE9uY29sb2d5PC9hYmJyLTE+PC9hbHQtcGVyaW9kaWNhbD48cGFnZXM+NzgyLTk8L3Bh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sz w:val="21"/>
                <w:szCs w:val="21"/>
                <w:lang w:eastAsia="ja-JP"/>
              </w:rPr>
              <w:t>50, 55-63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40474D82" w14:textId="77777777" w:rsidTr="007B0AF9">
        <w:trPr>
          <w:trHeight w:val="56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A3BCCBA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MET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329DD80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MET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targetable with multi-kinase inhibitors (e.g., cabozantinib, crizotinib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82360DA" w14:textId="1865757F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UcmF5bm9yPC9BdXRob3I+PFllYXI+MjAxMzwvWWVhcj48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YWJici0xPkpvdXJuYWwgb2YgY2xp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UcmF5bm9yPC9BdXRob3I+PFllYXI+MjAxMzwvWWVhcj48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YWJici0xPkpvdXJuYWwgb2YgY2xp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sz w:val="21"/>
                <w:szCs w:val="21"/>
                <w:lang w:eastAsia="ja-JP"/>
              </w:rPr>
              <w:t>64-68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309C402F" w14:textId="77777777" w:rsidTr="007B0AF9">
        <w:trPr>
          <w:trHeight w:val="72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A75448E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Theme="minorEastAsia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MPL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FD3A445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i/>
                <w:iCs/>
                <w:color w:val="000000" w:themeColor="text1"/>
                <w:kern w:val="2"/>
                <w:sz w:val="21"/>
                <w:szCs w:val="21"/>
                <w:lang w:eastAsia="ja-JP"/>
              </w:rPr>
              <w:t>MPL</w:t>
            </w:r>
            <w:r w:rsidRPr="00F2467A">
              <w:rPr>
                <w:rFonts w:ascii="Arial" w:hAnsi="Arial" w:cs="Arial"/>
                <w:color w:val="000000" w:themeColor="text1"/>
                <w:kern w:val="2"/>
                <w:sz w:val="21"/>
                <w:szCs w:val="21"/>
                <w:lang w:eastAsia="ja-JP"/>
              </w:rPr>
              <w:t xml:space="preserve"> alterations is associated with increased Jak/Stat signaling. Thus, it may be targetable with JAK inhibitors (e.g., ruxolitinib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551DD1C" w14:textId="4DBFF1D7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WZXJzdG92c2VrPC9BdXRob3I+PFllYXI+MjAxMjwvWWVh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c5OS04MDc8L3Bh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==
</w:fldData>
              </w:fldChar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WZXJzdG92c2VrPC9BdXRob3I+PFllYXI+MjAxMjwvWWVh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c5OS04MDc8L3Bh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==
</w:fldData>
              </w:fldChar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</w: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hAnsi="Arial" w:cs="Arial"/>
                <w:noProof/>
                <w:kern w:val="2"/>
                <w:sz w:val="21"/>
                <w:szCs w:val="21"/>
                <w:lang w:eastAsia="ja-JP"/>
              </w:rPr>
              <w:t>69-72</w:t>
            </w: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6D62EA6F" w14:textId="77777777" w:rsidTr="007B0AF9">
        <w:trPr>
          <w:trHeight w:val="56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55709B6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MTOR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71C85A0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MTOR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potentially targetable with mTOR inhibitors (e.g., everolimus, temsirolimus). 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C3F245E" w14:textId="4ADC7AE3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XYWdsZTwvQXV0aG9yPjxZZWFyPjIwMTQ8L1llYXI+PFJl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ODIwNC05PC9wYWdlcz48dm9sdW1lPjEwMjwv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GFiYnItMT5Kb3VybmFsIG9m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XYWdsZTwvQXV0aG9yPjxZZWFyPjIwMTQ8L1llYXI+PFJl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ODIwNC05PC9wYWdlcz48dm9sdW1lPjEwMjwv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GFiYnItMT5Kb3VybmFsIG9m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sz w:val="21"/>
                <w:szCs w:val="21"/>
                <w:lang w:eastAsia="ja-JP"/>
              </w:rPr>
              <w:t>73-79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14ECE451" w14:textId="77777777" w:rsidTr="007B0AF9">
        <w:trPr>
          <w:trHeight w:val="72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6C89EB0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NF1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97C6AE0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NF1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associated with activation of RAS and downstream pathways. Thus, it may be targetable with MEK inhibitors (e.g., trametinib, cobimetinib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51D0246" w14:textId="71576820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Mb2Rpc2g8L0F1dGhvcj48WWVhcj4yMDEwPC9ZZWFyPjxS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wNy0xNDwvcGFnZXM+PHZv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g2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</w:fldData>
              </w:fldChar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begin">
                <w:fldData xml:space="preserve">PEVuZE5vdGU+PENpdGU+PEF1dGhvcj5Mb2Rpc2g8L0F1dGhvcj48WWVhcj4yMDEwPC9ZZWFyPjxS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wNy0xNDwvcGFnZXM+PHZv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g2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</w:fldData>
              </w:fldChar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</w: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hAnsi="Arial" w:cs="Arial"/>
                <w:noProof/>
                <w:kern w:val="2"/>
                <w:sz w:val="21"/>
                <w:szCs w:val="21"/>
                <w:lang w:eastAsia="ja-JP"/>
              </w:rPr>
              <w:t>18, 19, 80, 81</w:t>
            </w:r>
            <w:r w:rsidRPr="00F2467A">
              <w:rPr>
                <w:rFonts w:ascii="Arial" w:hAnsi="Arial" w:cs="Arial"/>
                <w:kern w:val="2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51F965A2" w14:textId="77777777" w:rsidTr="007B0AF9">
        <w:trPr>
          <w:trHeight w:val="56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EFFA355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PIK3CA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029DEA8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PIK3CA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targetable with mTOR inhibitors (e.g., everolimus, temsirolimus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14F804A" w14:textId="57FF2EC4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KYW5rdTwvQXV0aG9yPjxZZWFyPjIwMTE8L1llYXI+PFJl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1MzI5MjwvcGFnZXM+PHZvbHVtZT44PC92b2x1bWU+PG51bWJl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E5LTI2PC9wYWdlcz48dm9s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Nzc3LTgyPC9wYWdlcz48dm9sdW1lPjMwPC92b2x1bWU+PG51bWJlcj44PC9udW1iZXI+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KYW5rdTwvQXV0aG9yPjxZZWFyPjIwMTE8L1llYXI+PFJl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1MzI5MjwvcGFnZXM+PHZvbHVtZT44PC92b2x1bWU+PG51bWJl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E5LTI2PC9wYWdlcz48dm9s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Nzc3LTgyPC9wYWdlcz48dm9sdW1lPjMwPC92b2x1bWU+PG51bWJlcj44PC9udW1iZXI+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sz w:val="21"/>
                <w:szCs w:val="21"/>
                <w:lang w:eastAsia="ja-JP"/>
              </w:rPr>
              <w:t>78, 79, 82-86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5FF7421F" w14:textId="77777777" w:rsidTr="007B0AF9">
        <w:trPr>
          <w:trHeight w:val="199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7BCCE04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PTEN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1386B4F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PTEN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targetable with mTOR inhibitors (e.g., everolimus, temsirolimus). 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C799933" w14:textId="664CC69E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XdTwvQXV0aG9yPjxZZWFyPjIwMTE8L1llYXI+PFJlY051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XdTwvQXV0aG9yPjxZZWFyPjIwMTE8L1llYXI+PFJlY051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sz w:val="21"/>
                <w:szCs w:val="21"/>
                <w:lang w:eastAsia="ja-JP"/>
              </w:rPr>
              <w:t>78, 79, 87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77EF36E5" w14:textId="77777777" w:rsidTr="007B0AF9">
        <w:trPr>
          <w:trHeight w:val="252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BB07E33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TP53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CE62353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Retrospective data suggest patients with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mutation had longer progression-free survival with bevacizumab containing regimen when compared to non-bevacizumab containing regimen (median 11.0 vs. 4.0 months, p&lt;0.0001).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status was also predictive of longer progression-free survival among sarcoma patients treated with pazopanib (multi-kinase inhibitor including VEGF) (hazard ratio: 0.38, p = 0.036). Interestingly, multiple regression analysis of transcriptomic data revealed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mutations are associated with higher VEGFA expression (p = 0.0006) suggesting the TP53 as a marker to predict bevacizumab response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3E5F4DB" w14:textId="05F17A95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Lb2VobGVyPC9BdXRob3I+PFllYXI+MjAxNjwvWWVhcj48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xMTg3LTkwPC9w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begin">
                <w:fldData xml:space="preserve">PEVuZE5vdGU+PENpdGU+PEF1dGhvcj5Lb2VobGVyPC9BdXRob3I+PFllYXI+MjAxNjwvWWVhcj48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xMTg3LTkwPC9w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</w:fldData>
              </w:fldCha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sz w:val="21"/>
                <w:szCs w:val="21"/>
                <w:lang w:eastAsia="ja-JP"/>
              </w:rPr>
              <w:t>88-91</w:t>
            </w:r>
            <w:r w:rsidRPr="00F2467A">
              <w:rPr>
                <w:rFonts w:ascii="Arial" w:eastAsia="Times New Roman" w:hAnsi="Arial" w:cs="Arial"/>
                <w:sz w:val="21"/>
                <w:szCs w:val="21"/>
                <w:lang w:eastAsia="ja-JP"/>
              </w:rPr>
              <w:fldChar w:fldCharType="end"/>
            </w:r>
          </w:p>
        </w:tc>
      </w:tr>
      <w:tr w:rsidR="00985101" w:rsidRPr="00F2467A" w14:paraId="0D80EFCB" w14:textId="77777777" w:rsidTr="007B0AF9">
        <w:trPr>
          <w:trHeight w:val="69"/>
        </w:trPr>
        <w:tc>
          <w:tcPr>
            <w:tcW w:w="14390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F19D804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lastRenderedPageBreak/>
              <w:t>Potentially actionable with investigational agents</w:t>
            </w:r>
          </w:p>
        </w:tc>
      </w:tr>
      <w:tr w:rsidR="00985101" w:rsidRPr="00F2467A" w14:paraId="29D20E12" w14:textId="77777777" w:rsidTr="007B0AF9">
        <w:trPr>
          <w:trHeight w:val="180"/>
        </w:trPr>
        <w:tc>
          <w:tcPr>
            <w:tcW w:w="10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67BE629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i/>
                <w:iCs/>
                <w:color w:val="000000" w:themeColor="text1"/>
                <w:sz w:val="21"/>
                <w:szCs w:val="21"/>
                <w:lang w:eastAsia="ja-JP"/>
              </w:rPr>
              <w:t>MYC</w:t>
            </w:r>
          </w:p>
        </w:tc>
        <w:tc>
          <w:tcPr>
            <w:tcW w:w="119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A397B32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sz w:val="21"/>
                <w:szCs w:val="21"/>
                <w:lang w:eastAsia="ja-JP"/>
              </w:rPr>
              <w:t>MYC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 xml:space="preserve"> alteration is potentially targetable with BET inhibitors (e.g., GSK-525762).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A38383C" w14:textId="3D5F2556" w:rsidR="00985101" w:rsidRPr="00F2467A" w:rsidRDefault="00985101" w:rsidP="00002F0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t>S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NZXJ0ejwvQXV0aG9yPjxZZWFyPjIwMTE8L1llYXI+PFJl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cyOTY3PC9wYWdlcz48dm9sdW1lPjg8L3ZvbHVtZT48bnVtYmVyPjg8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5MDQtMTc8L3BhZ2VzPjx2b2x1bWU+MTQ2PC92b2x1bWU+PG51bWJlcj42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begin">
                <w:fldData xml:space="preserve">PEVuZE5vdGU+PENpdGU+PEF1dGhvcj5NZXJ0ejwvQXV0aG9yPjxZZWFyPjIwMTE8L1llYXI+PFJl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cyOTY3PC9wYWdlcz48dm9sdW1lPjg8L3ZvbHVtZT48bnVtYmVyPjg8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5MDQtMTc8L3BhZ2VzPjx2b2x1bWU+MTQ2PC92b2x1bWU+PG51bWJlcj42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</w:fldData>
              </w:fldCha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instrText xml:space="preserve"> ADDIN EN.CITE.DATA </w:instrText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="00002F09"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separate"/>
            </w:r>
            <w:r w:rsidR="00002F09" w:rsidRPr="00F2467A">
              <w:rPr>
                <w:rFonts w:ascii="Arial" w:eastAsia="Times New Roman" w:hAnsi="Arial" w:cs="Arial"/>
                <w:noProof/>
                <w:color w:val="000000" w:themeColor="text1"/>
                <w:sz w:val="21"/>
                <w:szCs w:val="21"/>
                <w:lang w:eastAsia="ja-JP"/>
              </w:rPr>
              <w:t>92-94</w:t>
            </w:r>
            <w:r w:rsidRPr="00F2467A">
              <w:rPr>
                <w:rFonts w:ascii="Arial" w:eastAsia="Times New Roman" w:hAnsi="Arial" w:cs="Arial"/>
                <w:color w:val="000000" w:themeColor="text1"/>
                <w:sz w:val="21"/>
                <w:szCs w:val="21"/>
                <w:lang w:eastAsia="ja-JP"/>
              </w:rPr>
              <w:fldChar w:fldCharType="end"/>
            </w:r>
          </w:p>
        </w:tc>
      </w:tr>
    </w:tbl>
    <w:p w14:paraId="7A728BD2" w14:textId="77777777" w:rsidR="00985101" w:rsidRPr="00F2467A" w:rsidRDefault="00985101" w:rsidP="00985101">
      <w:pPr>
        <w:spacing w:line="480" w:lineRule="auto"/>
        <w:jc w:val="both"/>
        <w:rPr>
          <w:rFonts w:ascii="Arial" w:hAnsi="Arial" w:cs="Arial"/>
          <w:b/>
          <w:sz w:val="21"/>
          <w:szCs w:val="21"/>
        </w:rPr>
      </w:pPr>
    </w:p>
    <w:p w14:paraId="176AFBD7" w14:textId="77777777" w:rsidR="00985101" w:rsidRPr="00F2467A" w:rsidRDefault="00985101" w:rsidP="00985101">
      <w:pPr>
        <w:spacing w:line="480" w:lineRule="auto"/>
        <w:jc w:val="both"/>
        <w:rPr>
          <w:rFonts w:ascii="Arial" w:hAnsi="Arial" w:cs="Arial"/>
          <w:b/>
          <w:sz w:val="21"/>
          <w:szCs w:val="21"/>
        </w:rPr>
        <w:sectPr w:rsidR="00985101" w:rsidRPr="00F2467A" w:rsidSect="00C93DDA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7E4C2704" w14:textId="47035D70" w:rsidR="00985101" w:rsidRPr="00F2467A" w:rsidRDefault="00985101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lastRenderedPageBreak/>
        <w:t>Supplementary Table 3.</w:t>
      </w:r>
      <w:r w:rsidRPr="00F2467A">
        <w:rPr>
          <w:rFonts w:ascii="Arial" w:hAnsi="Arial" w:cs="Arial"/>
          <w:sz w:val="21"/>
          <w:szCs w:val="21"/>
        </w:rPr>
        <w:t xml:space="preserve"> Assessment of genomic uniquene</w:t>
      </w:r>
      <w:r w:rsidR="003845EE">
        <w:rPr>
          <w:rFonts w:ascii="Arial" w:hAnsi="Arial" w:cs="Arial"/>
          <w:sz w:val="21"/>
          <w:szCs w:val="21"/>
        </w:rPr>
        <w:t xml:space="preserve">ss in ctDNA among patients with </w:t>
      </w:r>
      <w:r w:rsidR="003845EE" w:rsidRPr="003845EE">
        <w:rPr>
          <w:rFonts w:ascii="Arial" w:hAnsi="Arial" w:cs="Arial"/>
          <w:sz w:val="21"/>
          <w:szCs w:val="21"/>
        </w:rPr>
        <w:t>pancreatic ductal adenocarcinoma</w:t>
      </w:r>
      <w:r w:rsidRPr="00F2467A">
        <w:rPr>
          <w:rFonts w:ascii="Arial" w:hAnsi="Arial" w:cs="Arial"/>
          <w:sz w:val="21"/>
          <w:szCs w:val="21"/>
        </w:rPr>
        <w:t xml:space="preserve">. </w:t>
      </w:r>
    </w:p>
    <w:tbl>
      <w:tblPr>
        <w:tblW w:w="9520" w:type="dxa"/>
        <w:tblCellMar>
          <w:left w:w="0" w:type="dxa"/>
          <w:right w:w="0" w:type="dxa"/>
        </w:tblCellMar>
        <w:tblLook w:val="0400" w:firstRow="0" w:lastRow="0" w:firstColumn="0" w:lastColumn="0" w:noHBand="0" w:noVBand="1"/>
      </w:tblPr>
      <w:tblGrid>
        <w:gridCol w:w="3020"/>
        <w:gridCol w:w="960"/>
        <w:gridCol w:w="5540"/>
      </w:tblGrid>
      <w:tr w:rsidR="00985101" w:rsidRPr="00F2467A" w14:paraId="3C939CBF" w14:textId="77777777" w:rsidTr="007B0AF9">
        <w:trPr>
          <w:trHeight w:val="288"/>
        </w:trPr>
        <w:tc>
          <w:tcPr>
            <w:tcW w:w="30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A81C255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1"/>
                <w:szCs w:val="21"/>
                <w:lang w:eastAsia="ja-JP"/>
              </w:rPr>
              <w:t>Altered gene</w:t>
            </w: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6F0916B6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1"/>
                <w:szCs w:val="21"/>
                <w:lang w:eastAsia="ja-JP"/>
              </w:rPr>
              <w:t>Study ID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AB92A2B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1"/>
                <w:szCs w:val="21"/>
                <w:lang w:eastAsia="ja-JP"/>
              </w:rPr>
              <w:t>Characterized alterations</w:t>
            </w:r>
          </w:p>
        </w:tc>
      </w:tr>
      <w:tr w:rsidR="00985101" w:rsidRPr="00F2467A" w14:paraId="34A0E54F" w14:textId="77777777" w:rsidTr="007B0AF9">
        <w:trPr>
          <w:trHeight w:val="288"/>
        </w:trPr>
        <w:tc>
          <w:tcPr>
            <w:tcW w:w="30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05F11F29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, and CDKN2A</w:t>
            </w: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0E451E39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7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A51846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E56*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G12V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CDKN2A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G23V</w:t>
            </w:r>
          </w:p>
        </w:tc>
      </w:tr>
      <w:tr w:rsidR="00985101" w:rsidRPr="00F2467A" w14:paraId="683F6A64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B89E42A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402D848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51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2FFE66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C124*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G12R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CDKN2A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R103fs</w:t>
            </w:r>
          </w:p>
        </w:tc>
      </w:tr>
      <w:tr w:rsidR="00985101" w:rsidRPr="00F2467A" w14:paraId="4AFDE809" w14:textId="77777777" w:rsidTr="007B0AF9">
        <w:trPr>
          <w:trHeight w:val="288"/>
        </w:trPr>
        <w:tc>
          <w:tcPr>
            <w:tcW w:w="30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63E16846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and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96A3F7D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3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C127420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175H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D </w:t>
            </w:r>
          </w:p>
        </w:tc>
      </w:tr>
      <w:tr w:rsidR="00985101" w:rsidRPr="00F2467A" w14:paraId="184BE867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9BB7724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7D659B2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14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53BF5A6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sv-SE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sv-SE" w:eastAsia="ja-JP"/>
              </w:rPr>
              <w:t xml:space="preserve"> Splice Site SNV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sv-SE"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sv-SE" w:eastAsia="ja-JP"/>
              </w:rPr>
              <w:t xml:space="preserve"> G12D</w:t>
            </w:r>
          </w:p>
        </w:tc>
      </w:tr>
      <w:tr w:rsidR="00985101" w:rsidRPr="00F2467A" w14:paraId="045C6DFC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31F7E14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A3483C1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31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2BAF6FB0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C275F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V</w:t>
            </w:r>
          </w:p>
        </w:tc>
      </w:tr>
      <w:tr w:rsidR="00985101" w:rsidRPr="00F2467A" w14:paraId="6CAD8994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8F4151E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6DAFF0E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74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A77B026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248W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Q61H</w:t>
            </w:r>
          </w:p>
        </w:tc>
      </w:tr>
      <w:tr w:rsidR="00985101" w:rsidRPr="00F2467A" w14:paraId="36B21E0A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883E28F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6976216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76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089AD38B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196*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Q61H, </w:t>
            </w:r>
          </w:p>
        </w:tc>
      </w:tr>
      <w:tr w:rsidR="00985101" w:rsidRPr="00F2467A" w14:paraId="5254B597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A37355B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6306C816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87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636E0A4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R248W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R213*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P222L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t-BR"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t-BR" w:eastAsia="ja-JP"/>
              </w:rPr>
              <w:t xml:space="preserve"> G12C</w:t>
            </w:r>
          </w:p>
        </w:tc>
      </w:tr>
      <w:tr w:rsidR="00985101" w:rsidRPr="00F2467A" w14:paraId="254A88DD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6C73CAC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46F4BA7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95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6CB63635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273C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D</w:t>
            </w:r>
          </w:p>
        </w:tc>
      </w:tr>
      <w:tr w:rsidR="00985101" w:rsidRPr="00F2467A" w14:paraId="6F0DC7F2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77158A2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2620A3C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96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62F48EE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l-PL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l-PL" w:eastAsia="ja-JP"/>
              </w:rPr>
              <w:t xml:space="preserve"> S127F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l-PL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l-PL" w:eastAsia="ja-JP"/>
              </w:rPr>
              <w:t xml:space="preserve"> A189T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val="pl-PL"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val="pl-PL" w:eastAsia="ja-JP"/>
              </w:rPr>
              <w:t xml:space="preserve"> G12D</w:t>
            </w:r>
          </w:p>
        </w:tc>
      </w:tr>
      <w:tr w:rsidR="00985101" w:rsidRPr="00F2467A" w14:paraId="2F10AD7C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EBC87EB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21B75010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101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0873BE0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C135G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V </w:t>
            </w:r>
          </w:p>
        </w:tc>
      </w:tr>
      <w:tr w:rsidR="00985101" w:rsidRPr="00F2467A" w14:paraId="6A2C5762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DDC2EDC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2FE8C54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108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2A5A6DA0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158fs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V</w:t>
            </w:r>
          </w:p>
        </w:tc>
      </w:tr>
      <w:tr w:rsidR="00985101" w:rsidRPr="00F2467A" w14:paraId="7BDE5B13" w14:textId="77777777" w:rsidTr="007B0AF9">
        <w:trPr>
          <w:trHeight w:val="288"/>
        </w:trPr>
        <w:tc>
          <w:tcPr>
            <w:tcW w:w="30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22136A6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0F3A554D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24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BE71A07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V216M</w:t>
            </w:r>
          </w:p>
        </w:tc>
      </w:tr>
      <w:tr w:rsidR="00985101" w:rsidRPr="00F2467A" w14:paraId="6ED501C5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C58F49F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BAD3009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28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E188C8E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Q100R</w:t>
            </w:r>
          </w:p>
        </w:tc>
      </w:tr>
      <w:tr w:rsidR="00985101" w:rsidRPr="00F2467A" w14:paraId="6AC1BAF5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CB1C8C4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B6FFE1D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29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22748291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H214R</w:t>
            </w:r>
          </w:p>
        </w:tc>
      </w:tr>
      <w:tr w:rsidR="00985101" w:rsidRPr="00F2467A" w14:paraId="7329713A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52E3162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829310C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40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F4B9F41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Y220C</w:t>
            </w:r>
          </w:p>
        </w:tc>
      </w:tr>
      <w:tr w:rsidR="00985101" w:rsidRPr="00F2467A" w14:paraId="6C886781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7E9BE80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D3DF4DC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41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CE79D3F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E285K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E221K</w:t>
            </w:r>
          </w:p>
        </w:tc>
      </w:tr>
      <w:tr w:rsidR="00985101" w:rsidRPr="00F2467A" w14:paraId="0BFB6CC0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7F7B61A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0511CF34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42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746A382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I195T</w:t>
            </w:r>
          </w:p>
        </w:tc>
      </w:tr>
      <w:tr w:rsidR="00985101" w:rsidRPr="00F2467A" w14:paraId="6E0CD756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787AFE8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3B742CED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53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2EC4B2C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L93M</w:t>
            </w:r>
          </w:p>
        </w:tc>
      </w:tr>
      <w:tr w:rsidR="00985101" w:rsidRPr="00F2467A" w14:paraId="203B9597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DADDDEC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227A54B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55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5FCD9C8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213*</w:t>
            </w:r>
          </w:p>
        </w:tc>
      </w:tr>
      <w:tr w:rsidR="00985101" w:rsidRPr="00F2467A" w14:paraId="58A31531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8E683B8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2E57F6B9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59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FA0D89E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196P</w:t>
            </w:r>
          </w:p>
        </w:tc>
      </w:tr>
      <w:tr w:rsidR="00985101" w:rsidRPr="00F2467A" w14:paraId="664EB99D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370D2F2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A592EBC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68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6A62AB33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196*</w:t>
            </w:r>
          </w:p>
        </w:tc>
      </w:tr>
      <w:tr w:rsidR="00985101" w:rsidRPr="00F2467A" w14:paraId="3576844B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533A010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8907275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71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3883DB08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175H</w:t>
            </w:r>
          </w:p>
        </w:tc>
      </w:tr>
      <w:tr w:rsidR="00985101" w:rsidRPr="00F2467A" w14:paraId="238BFC36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EBE088A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B5A610F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86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54A6EDD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R273H</w:t>
            </w:r>
          </w:p>
        </w:tc>
      </w:tr>
      <w:tr w:rsidR="00985101" w:rsidRPr="00F2467A" w14:paraId="247EC032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C577AFC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315E771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93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0A5CC859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V218E</w:t>
            </w:r>
          </w:p>
        </w:tc>
      </w:tr>
      <w:tr w:rsidR="00985101" w:rsidRPr="00F2467A" w14:paraId="674F488A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DA00B0B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6FD46668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102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2699393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V216M</w:t>
            </w:r>
          </w:p>
        </w:tc>
      </w:tr>
      <w:tr w:rsidR="00985101" w:rsidRPr="00F2467A" w14:paraId="6F6298CA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79EC3AD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0C5B31E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106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B75559F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Q100fs</w:t>
            </w:r>
          </w:p>
        </w:tc>
      </w:tr>
      <w:tr w:rsidR="00985101" w:rsidRPr="00F2467A" w14:paraId="2969EE64" w14:textId="77777777" w:rsidTr="007B0AF9">
        <w:trPr>
          <w:trHeight w:val="288"/>
        </w:trPr>
        <w:tc>
          <w:tcPr>
            <w:tcW w:w="30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348C6A08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09CC7712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8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0400AFEE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R</w:t>
            </w:r>
          </w:p>
        </w:tc>
      </w:tr>
      <w:tr w:rsidR="00985101" w:rsidRPr="00F2467A" w14:paraId="4465F817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FEB3D41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E99D907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43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4F27C965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Q61H</w:t>
            </w:r>
          </w:p>
        </w:tc>
      </w:tr>
      <w:tr w:rsidR="00985101" w:rsidRPr="00F2467A" w14:paraId="740F463C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6EB6060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EDD0A6E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50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60E609B5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D</w:t>
            </w:r>
          </w:p>
        </w:tc>
      </w:tr>
      <w:tr w:rsidR="00985101" w:rsidRPr="00F2467A" w14:paraId="060B606F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90651B4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52791B10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60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0B102941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V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Amplification</w:t>
            </w:r>
          </w:p>
        </w:tc>
      </w:tr>
      <w:tr w:rsidR="00985101" w:rsidRPr="00F2467A" w14:paraId="284FD145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D7F302D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36834D9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64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FC01E1C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V</w:t>
            </w:r>
          </w:p>
        </w:tc>
      </w:tr>
      <w:tr w:rsidR="00985101" w:rsidRPr="00F2467A" w14:paraId="6D4873E5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91C0748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63500602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70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003650E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V</w:t>
            </w:r>
          </w:p>
        </w:tc>
      </w:tr>
      <w:tr w:rsidR="00985101" w:rsidRPr="00F2467A" w14:paraId="1441A48E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F92FFAC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1567171E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85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2EEEA521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R</w:t>
            </w:r>
          </w:p>
        </w:tc>
      </w:tr>
      <w:tr w:rsidR="00985101" w:rsidRPr="00F2467A" w14:paraId="1DE83039" w14:textId="77777777" w:rsidTr="007B0AF9">
        <w:trPr>
          <w:trHeight w:val="28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5528C97" w14:textId="77777777" w:rsidR="00985101" w:rsidRPr="00F2467A" w:rsidRDefault="00985101" w:rsidP="007B0AF9">
            <w:pPr>
              <w:spacing w:after="0" w:line="240" w:lineRule="auto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3AE84EC1" w14:textId="77777777" w:rsidR="00985101" w:rsidRPr="00F2467A" w:rsidRDefault="00985101" w:rsidP="007B0AF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>88</w:t>
            </w:r>
          </w:p>
        </w:tc>
        <w:tc>
          <w:tcPr>
            <w:tcW w:w="5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vAlign w:val="center"/>
            <w:hideMark/>
          </w:tcPr>
          <w:p w14:paraId="7D220A0B" w14:textId="77777777" w:rsidR="00985101" w:rsidRPr="00F2467A" w:rsidRDefault="00985101" w:rsidP="007B0AF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G12V, </w:t>
            </w:r>
            <w:r w:rsidRPr="00F2467A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 w:themeColor="text1"/>
                <w:kern w:val="24"/>
                <w:sz w:val="21"/>
                <w:szCs w:val="21"/>
                <w:lang w:eastAsia="ja-JP"/>
              </w:rPr>
              <w:t xml:space="preserve"> Amplification</w:t>
            </w:r>
          </w:p>
        </w:tc>
      </w:tr>
    </w:tbl>
    <w:p w14:paraId="6F8EC7A8" w14:textId="77777777" w:rsidR="00985101" w:rsidRPr="00F2467A" w:rsidRDefault="00985101" w:rsidP="00985101">
      <w:pPr>
        <w:spacing w:line="480" w:lineRule="auto"/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 xml:space="preserve"> </w:t>
      </w:r>
    </w:p>
    <w:p w14:paraId="538E66C6" w14:textId="77777777" w:rsidR="00985101" w:rsidRPr="00F2467A" w:rsidRDefault="00985101" w:rsidP="00985101">
      <w:pPr>
        <w:spacing w:line="480" w:lineRule="auto"/>
        <w:jc w:val="both"/>
        <w:rPr>
          <w:rFonts w:ascii="Arial" w:hAnsi="Arial" w:cs="Arial"/>
          <w:sz w:val="21"/>
          <w:szCs w:val="21"/>
        </w:rPr>
        <w:sectPr w:rsidR="00985101" w:rsidRPr="00F2467A" w:rsidSect="00F235B4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23E1E125" w14:textId="4AD8C89B" w:rsidR="001D1258" w:rsidRPr="0041763F" w:rsidRDefault="001D1258" w:rsidP="001D1258">
      <w:pPr>
        <w:spacing w:after="0" w:line="240" w:lineRule="auto"/>
        <w:rPr>
          <w:rFonts w:ascii="Arial" w:hAnsi="Arial" w:cs="Arial"/>
          <w:color w:val="FF0000"/>
          <w:sz w:val="21"/>
          <w:szCs w:val="21"/>
        </w:rPr>
      </w:pPr>
      <w:r w:rsidRPr="0041763F">
        <w:rPr>
          <w:rFonts w:ascii="Arial" w:hAnsi="Arial" w:cs="Arial"/>
          <w:b/>
          <w:color w:val="FF0000"/>
          <w:sz w:val="21"/>
          <w:szCs w:val="21"/>
        </w:rPr>
        <w:lastRenderedPageBreak/>
        <w:t xml:space="preserve">Supplementary Table </w:t>
      </w:r>
      <w:r>
        <w:rPr>
          <w:rFonts w:ascii="Arial" w:hAnsi="Arial" w:cs="Arial"/>
          <w:b/>
          <w:color w:val="FF0000"/>
          <w:sz w:val="21"/>
          <w:szCs w:val="21"/>
        </w:rPr>
        <w:t>4</w:t>
      </w:r>
      <w:r w:rsidRPr="0041763F">
        <w:rPr>
          <w:rFonts w:ascii="Arial" w:hAnsi="Arial" w:cs="Arial"/>
          <w:color w:val="FF0000"/>
          <w:sz w:val="21"/>
          <w:szCs w:val="21"/>
        </w:rPr>
        <w:t>. Complete list of ctDNA alterations found in patients with pancreatic ductal adenocarcinoma (N=112)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18"/>
        <w:gridCol w:w="4225"/>
        <w:gridCol w:w="5947"/>
      </w:tblGrid>
      <w:tr w:rsidR="001D1258" w:rsidRPr="0041763F" w14:paraId="60E96C37" w14:textId="77777777" w:rsidTr="001259E8">
        <w:trPr>
          <w:trHeight w:val="20"/>
        </w:trPr>
        <w:tc>
          <w:tcPr>
            <w:tcW w:w="28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bottom"/>
            <w:hideMark/>
          </w:tcPr>
          <w:p w14:paraId="2B871B8A" w14:textId="77777777" w:rsidR="001D1258" w:rsidRPr="0041763F" w:rsidRDefault="001D1258" w:rsidP="001259E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FF0000"/>
                <w:sz w:val="21"/>
                <w:szCs w:val="21"/>
                <w:lang w:eastAsia="ja-JP"/>
              </w:rPr>
            </w:pPr>
            <w:bookmarkStart w:id="0" w:name="_GoBack" w:colFirst="0" w:colLast="2"/>
            <w:r w:rsidRPr="0041763F">
              <w:rPr>
                <w:rFonts w:ascii="Arial" w:eastAsia="Times New Roman" w:hAnsi="Arial" w:cs="Arial"/>
                <w:b/>
                <w:bCs/>
                <w:color w:val="FF0000"/>
                <w:sz w:val="21"/>
                <w:szCs w:val="21"/>
                <w:lang w:eastAsia="ja-JP"/>
              </w:rPr>
              <w:t>ID</w:t>
            </w:r>
          </w:p>
        </w:tc>
        <w:tc>
          <w:tcPr>
            <w:tcW w:w="19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bottom"/>
            <w:hideMark/>
          </w:tcPr>
          <w:p w14:paraId="79384177" w14:textId="77777777" w:rsidR="001D1258" w:rsidRPr="0041763F" w:rsidRDefault="001D1258" w:rsidP="001259E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b/>
                <w:bCs/>
                <w:color w:val="FF0000"/>
                <w:sz w:val="21"/>
                <w:szCs w:val="21"/>
                <w:lang w:eastAsia="ja-JP"/>
              </w:rPr>
              <w:t>Characterized alteration in ctDNA</w:t>
            </w:r>
          </w:p>
        </w:tc>
        <w:tc>
          <w:tcPr>
            <w:tcW w:w="275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bottom"/>
            <w:hideMark/>
          </w:tcPr>
          <w:p w14:paraId="7E34653E" w14:textId="4BF813D1" w:rsidR="001D1258" w:rsidRPr="0041763F" w:rsidRDefault="001D1258" w:rsidP="001259E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b/>
                <w:bCs/>
                <w:color w:val="FF0000"/>
                <w:sz w:val="21"/>
                <w:szCs w:val="21"/>
                <w:lang w:eastAsia="ja-JP"/>
              </w:rPr>
              <w:t>Disease status at the time of ctDNA analysis</w:t>
            </w:r>
          </w:p>
          <w:p w14:paraId="3B1CF4D5" w14:textId="77777777" w:rsidR="001D1258" w:rsidRPr="0041763F" w:rsidRDefault="001D1258" w:rsidP="001259E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b/>
                <w:bCs/>
                <w:color w:val="FF0000"/>
                <w:sz w:val="21"/>
                <w:szCs w:val="21"/>
                <w:lang w:eastAsia="ja-JP"/>
              </w:rPr>
              <w:t>(all treatment regimens prior to ctDNA)</w:t>
            </w:r>
          </w:p>
        </w:tc>
      </w:tr>
      <w:bookmarkEnd w:id="0"/>
      <w:tr w:rsidR="001D1258" w:rsidRPr="0041763F" w14:paraId="345D440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E955D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F0D79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491E0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after surgery</w:t>
            </w:r>
          </w:p>
        </w:tc>
      </w:tr>
      <w:tr w:rsidR="001D1258" w:rsidRPr="0041763F" w14:paraId="45051B34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085BF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E2518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A1F37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capecitabine; gemcitabine + abraxane; FOLFIRINOX)</w:t>
            </w:r>
          </w:p>
        </w:tc>
      </w:tr>
      <w:tr w:rsidR="001D1258" w:rsidRPr="0041763F" w14:paraId="3A3A0C8F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F17BF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2DD062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75H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FF9A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1CB1AE4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091F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EC2CD6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0D67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; gemcitabine + abraxane)</w:t>
            </w:r>
          </w:p>
        </w:tc>
      </w:tr>
      <w:tr w:rsidR="001D1258" w:rsidRPr="0041763F" w14:paraId="62F62F4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7812C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75BB49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9E823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69F4C41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0929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42528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SMAD4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361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H214P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GN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01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ATM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3047Q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92773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07594FF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14506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5E0871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N2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23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E56*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69C5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; capecitabine)</w:t>
            </w:r>
          </w:p>
        </w:tc>
      </w:tr>
      <w:tr w:rsidR="001D1258" w:rsidRPr="0041763F" w14:paraId="1CA98BB8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C6DD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EF87E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R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FF1B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6EA539BD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61E43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7BF72D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C66F3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6F5A617D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A500A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78772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B40CC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after surgery</w:t>
            </w:r>
          </w:p>
        </w:tc>
      </w:tr>
      <w:tr w:rsidR="001D1258" w:rsidRPr="0041763F" w14:paraId="366C4F76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AF1A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51CE3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1F12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4E7CF6A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313ED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451AFF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ERT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Promoter SNV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296E6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)</w:t>
            </w:r>
          </w:p>
        </w:tc>
      </w:tr>
      <w:tr w:rsidR="001D1258" w:rsidRPr="0041763F" w14:paraId="3B794D0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0F35F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9621A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95736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3867AA1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CC84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ED2C1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plice Site SN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1E47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759771DE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F3FE0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63B8C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PIK3C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E545K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7496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50195C8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F84B1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6359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GN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01H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L265P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2268B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52752F62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E70B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38057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7459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56B66249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A79CA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20C5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AR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775H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100C5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)</w:t>
            </w:r>
          </w:p>
        </w:tc>
      </w:tr>
      <w:tr w:rsidR="001D1258" w:rsidRPr="0041763F" w14:paraId="200C2B5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E56DF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B7DE8A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306*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PIK3C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E545K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NF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K1444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E1371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5990431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7F10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6E234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0A90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after surgery</w:t>
            </w:r>
          </w:p>
        </w:tc>
      </w:tr>
      <w:tr w:rsidR="001D1258" w:rsidRPr="0041763F" w14:paraId="30901142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6B686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913273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9495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4535DC31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F2EBB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9A40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C176F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PTEN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3Q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272EA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0630E20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D12A0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06143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3018B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3E68EC2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5AD25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446A96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V216M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B9D68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08C6966B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8D44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34C3DE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4B033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3B6529CF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5471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4E40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MPL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W515L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C141Y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AC632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70C842A2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01C51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2C37E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NF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I679fs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GN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01C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2A53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)</w:t>
            </w:r>
          </w:p>
        </w:tc>
      </w:tr>
      <w:tr w:rsidR="001D1258" w:rsidRPr="0041763F" w14:paraId="3CB6370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B1280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597308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Q100R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9EAF4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3E2EF965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6A601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2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5039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H214R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751E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after surgery</w:t>
            </w:r>
          </w:p>
        </w:tc>
      </w:tr>
      <w:tr w:rsidR="001D1258" w:rsidRPr="0041763F" w14:paraId="1F04759E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25AC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06764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CND2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8B59E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6E2F1CF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20F68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F7C5A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C275F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726F9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6A83AD98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76086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DB3A1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1219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after surgery</w:t>
            </w:r>
          </w:p>
        </w:tc>
      </w:tr>
      <w:tr w:rsidR="001D1258" w:rsidRPr="0041763F" w14:paraId="28D8333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A7A27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lastRenderedPageBreak/>
              <w:t>3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FBD6A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13L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FBXW7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385H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268B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5FU+ abraxane + oxaliplatin + bevacizuamb; gemcitabine + abraxane; 5FU)</w:t>
            </w:r>
          </w:p>
        </w:tc>
      </w:tr>
      <w:tr w:rsidR="001D1258" w:rsidRPr="0041763F" w14:paraId="46D8E73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3071D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BD777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MYC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D5B6F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)</w:t>
            </w:r>
          </w:p>
        </w:tc>
      </w:tr>
      <w:tr w:rsidR="001D1258" w:rsidRPr="0041763F" w14:paraId="250C9A8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A04E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0A5A40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215R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MYC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34FE4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5524122E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90FCB0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3AEF5D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D8D5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1C06C4A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DA44F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94211A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C6C1D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; gemcitabine + abraxane)</w:t>
            </w:r>
          </w:p>
        </w:tc>
      </w:tr>
      <w:tr w:rsidR="001D1258" w:rsidRPr="0041763F" w14:paraId="2FCB37A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B1E31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622008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RB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E282*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73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73A69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335FB78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2346C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3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6022B4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82W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R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N2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W15*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ERBB2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4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20336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5B3E56B2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F8A3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6E661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Y220C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0F54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carboplatin)</w:t>
            </w:r>
          </w:p>
        </w:tc>
      </w:tr>
      <w:tr w:rsidR="001D1258" w:rsidRPr="0041763F" w14:paraId="5245233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90C39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ACDC17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E285K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E221K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841C7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4402FAF3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3C6B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A87D6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I195T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9E92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4F2FE0B1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21E6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366036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Q61H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5FA4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; gemcitabine + abraxane)</w:t>
            </w:r>
          </w:p>
        </w:tc>
      </w:tr>
      <w:tr w:rsidR="001D1258" w:rsidRPr="0041763F" w14:paraId="67ED4A59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BD13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65943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B4C5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capecitabine)</w:t>
            </w:r>
          </w:p>
        </w:tc>
      </w:tr>
      <w:tr w:rsidR="001D1258" w:rsidRPr="0041763F" w14:paraId="17A1BC3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A2BF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84C72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997C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73AF9C8F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E3F8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98FF8E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0C3A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53FFA6E4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61C8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217C6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N2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80*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6FCD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abraxane + palbociclib; gemcitabine + erlotinib; palbociclib + trametinib + anakinra; palbociclib + trametinib + afatinib)</w:t>
            </w:r>
          </w:p>
        </w:tc>
      </w:tr>
      <w:tr w:rsidR="001D1258" w:rsidRPr="0041763F" w14:paraId="199E680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2554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7ED74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152E4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capecitabine)</w:t>
            </w:r>
          </w:p>
        </w:tc>
      </w:tr>
      <w:tr w:rsidR="001D1258" w:rsidRPr="0041763F" w14:paraId="4FECEE2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0A16D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4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AC2FE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R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SMAD4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361G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6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EGFR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B76D6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)</w:t>
            </w:r>
          </w:p>
        </w:tc>
      </w:tr>
      <w:tr w:rsidR="001D1258" w:rsidRPr="0041763F" w14:paraId="66E7584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9DB1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D6B150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5D072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capecitabine; abraxane)</w:t>
            </w:r>
          </w:p>
        </w:tc>
      </w:tr>
      <w:tr w:rsidR="001D1258" w:rsidRPr="0041763F" w14:paraId="599179C9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31723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81941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R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C124*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N2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03fs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D819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)</w:t>
            </w:r>
          </w:p>
        </w:tc>
      </w:tr>
      <w:tr w:rsidR="001D1258" w:rsidRPr="0041763F" w14:paraId="01644DE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9FE7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505E2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DF8E5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3E28B0B3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0DC73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0BEE9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L93M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C8B08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4580E20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0FA50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B143A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V172F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CNE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BRAF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EGFR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6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83B34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)</w:t>
            </w:r>
          </w:p>
        </w:tc>
      </w:tr>
      <w:tr w:rsidR="001D1258" w:rsidRPr="0041763F" w14:paraId="61500E1B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6C652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71B354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13*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F98AD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6BAC3BE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39FDE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E1D18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F18E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)</w:t>
            </w:r>
          </w:p>
        </w:tc>
      </w:tr>
      <w:tr w:rsidR="001D1258" w:rsidRPr="0041763F" w14:paraId="0976B99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83C84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7ACF3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A2DFF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)</w:t>
            </w:r>
          </w:p>
        </w:tc>
      </w:tr>
      <w:tr w:rsidR="001D1258" w:rsidRPr="0041763F" w14:paraId="4346EC04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B55F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DD925C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L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FGFR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44C50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7358695F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92CD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5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994630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96P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6675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138B4F6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CF54C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3489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3529A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28464E7F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72A9C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lastRenderedPageBreak/>
              <w:t>6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89621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R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P223L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MYC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D4517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5EF2A6B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3E392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4416C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EB06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; capecitabine)</w:t>
            </w:r>
          </w:p>
        </w:tc>
      </w:tr>
      <w:tr w:rsidR="001D1258" w:rsidRPr="0041763F" w14:paraId="664BB9AE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30DB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618DF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GN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01H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8FA22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; gemcitabine + abraxane)</w:t>
            </w:r>
          </w:p>
        </w:tc>
      </w:tr>
      <w:tr w:rsidR="001D1258" w:rsidRPr="0041763F" w14:paraId="74CE048D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F456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6E15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01E7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34CB168E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188D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B5E12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05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GN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01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MYC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MET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4BAB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2D4C374B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2D21E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A4600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C58E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77DA921E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F1FEE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CCC8C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IDH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32C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3F1A2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)</w:t>
            </w:r>
          </w:p>
        </w:tc>
      </w:tr>
      <w:tr w:rsidR="001D1258" w:rsidRPr="0041763F" w14:paraId="5BF9F0EF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248E3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6FF36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96*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964B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capecitabine)</w:t>
            </w:r>
          </w:p>
        </w:tc>
      </w:tr>
      <w:tr w:rsidR="001D1258" w:rsidRPr="0041763F" w14:paraId="35BED034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CF7F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6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E16ADE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CD799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; capecitabine + irinotecan)</w:t>
            </w:r>
          </w:p>
        </w:tc>
      </w:tr>
      <w:tr w:rsidR="001D1258" w:rsidRPr="0041763F" w14:paraId="783C902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62AC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E36CCE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1FF5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16000BC6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31E2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9A7D9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75H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9013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; FOLFOX)</w:t>
            </w:r>
          </w:p>
        </w:tc>
      </w:tr>
      <w:tr w:rsidR="001D1258" w:rsidRPr="0041763F" w14:paraId="2C18B0D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0634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7D650C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R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Y220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K132E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PIK3C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CND2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CNE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9A576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capecitabine + oxaliplatin; capecitabine)</w:t>
            </w:r>
          </w:p>
        </w:tc>
      </w:tr>
      <w:tr w:rsidR="001D1258" w:rsidRPr="0041763F" w14:paraId="4524EBF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43E89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EB83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C176W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FBXW7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465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FGFR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BRAF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D8A7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7945960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C3CB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1185C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48W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Q61H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054E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1C6108F3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882D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09A9E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988CD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)</w:t>
            </w:r>
          </w:p>
        </w:tc>
      </w:tr>
      <w:tr w:rsidR="001D1258" w:rsidRPr="0041763F" w14:paraId="15AB77F8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1261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4056E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Q61H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96*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33F2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30E5C3C3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2617A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6EC43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MYC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CNE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PIK3C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2AAF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62540A43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3D76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BB2970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318F5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)</w:t>
            </w:r>
          </w:p>
        </w:tc>
      </w:tr>
      <w:tr w:rsidR="001D1258" w:rsidRPr="0041763F" w14:paraId="330ABF42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AA580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7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4BEE54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Q61R, SMAD4 D537Y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Y163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02C34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611DBB09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58047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1347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Y220H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CNE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PIK3C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401*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7434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)</w:t>
            </w:r>
          </w:p>
        </w:tc>
      </w:tr>
      <w:tr w:rsidR="001D1258" w:rsidRPr="0041763F" w14:paraId="35A6089E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9D2ED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B07DC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9524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after surgery</w:t>
            </w:r>
          </w:p>
        </w:tc>
      </w:tr>
      <w:tr w:rsidR="001D1258" w:rsidRPr="0041763F" w14:paraId="02C372A2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A5704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18706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35B73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77A40DC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171A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42652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R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82W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MYC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PIK3C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00E5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4FAD2F4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17F2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670E4D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BRAF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469V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9C567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 + momelotinib; FOLFIRINOX; cediranib + olaparib)</w:t>
            </w:r>
          </w:p>
        </w:tc>
      </w:tr>
      <w:tr w:rsidR="001D1258" w:rsidRPr="0041763F" w14:paraId="741ABF21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FB84F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7FCB2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R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162F20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)</w:t>
            </w:r>
          </w:p>
        </w:tc>
      </w:tr>
      <w:tr w:rsidR="001D1258" w:rsidRPr="0041763F" w14:paraId="58EE1295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23536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30DA8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73H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6F8FD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70C101A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4BC90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6CD948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48W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13*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P222L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D865A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7A283941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6A184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lastRenderedPageBreak/>
              <w:t>8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2FC57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7828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023FE128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29713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8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EA3076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KRAS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C242fs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H168fs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BRCA2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T3033fs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IDH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32H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52101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; gemcitabine + abraxane)</w:t>
            </w:r>
          </w:p>
        </w:tc>
      </w:tr>
      <w:tr w:rsidR="001D1258" w:rsidRPr="0041763F" w14:paraId="2D9EFB0D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AD61B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8BA84C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73P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NF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N1652K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C40FC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; capecitabine)</w:t>
            </w:r>
          </w:p>
        </w:tc>
      </w:tr>
      <w:tr w:rsidR="001D1258" w:rsidRPr="0041763F" w14:paraId="18D3827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1DCE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4E9E2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ATM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337H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9D33A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26FFFAA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1895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EB49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BRCA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plice Site SN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149fs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A29A2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6729B466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4056A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9FB8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V218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3F563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after surgery</w:t>
            </w:r>
          </w:p>
        </w:tc>
      </w:tr>
      <w:tr w:rsidR="001D1258" w:rsidRPr="0041763F" w14:paraId="2E68EA9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A9A4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FE4F5E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37A95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7AC62C79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C774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7993A6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73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221682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; FOLFIRINOX)</w:t>
            </w:r>
          </w:p>
        </w:tc>
      </w:tr>
      <w:tr w:rsidR="001D1258" w:rsidRPr="0041763F" w14:paraId="42FF1D6F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5277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E74C9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127F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189T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72AA6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)</w:t>
            </w:r>
          </w:p>
        </w:tc>
      </w:tr>
      <w:tr w:rsidR="001D1258" w:rsidRPr="0041763F" w14:paraId="62F6D089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190F2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663CBA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GN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01H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N2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E27*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plice Site SN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4A04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FOLFIRINOX)</w:t>
            </w:r>
          </w:p>
        </w:tc>
      </w:tr>
      <w:tr w:rsidR="001D1258" w:rsidRPr="0041763F" w14:paraId="7FFC155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AB0FC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8A2B3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GN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01H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ATM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plice Site SNV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91E4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capecitabine; gemcitabine + abraxane; FOLFOX; 5FU + irinotecan)</w:t>
            </w:r>
          </w:p>
        </w:tc>
      </w:tr>
      <w:tr w:rsidR="001D1258" w:rsidRPr="0041763F" w14:paraId="12C5154F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CC5CD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9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1265AB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P177_C182del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SMAD4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232fs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N2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H83Y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NF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Y489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81fs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D3287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4EB9130A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F3FB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CBCB97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E023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210CDE4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C438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580E54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C135G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A766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capecitabine + oxaliplatin; gemcitabine + abraxane)</w:t>
            </w:r>
          </w:p>
        </w:tc>
      </w:tr>
      <w:tr w:rsidR="001D1258" w:rsidRPr="0041763F" w14:paraId="6829802D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B81E9E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7B3831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V216M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76A65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42EFD5D9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27363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3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586740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ARID1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W588fs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7DD8B8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after surgery</w:t>
            </w:r>
          </w:p>
        </w:tc>
      </w:tr>
      <w:tr w:rsidR="001D1258" w:rsidRPr="0041763F" w14:paraId="0029D783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BB8D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4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1F66ED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N2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80*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6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SMAD4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V341Fs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Q331H1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C62D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4C0269AF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D6F8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5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ECEEC1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NF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plice Site SN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NF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I2078fs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904060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35541160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9D2B01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6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78355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Q100fs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60FAC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 xml:space="preserve"> (gemcitabine + abraxane; FOLFIRINOX)</w:t>
            </w:r>
          </w:p>
        </w:tc>
      </w:tr>
      <w:tr w:rsidR="001D1258" w:rsidRPr="0041763F" w14:paraId="2D4B7ABD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2B6C2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7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E23EE3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N2A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Splice Site SNV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Y236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SMAD4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H305fs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34F07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7C0ADFC8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06B2B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8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C2789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TP53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158fs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V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55A79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66EE31A2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807FF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09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7A3B8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09AC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Surgically resectable *blood obtained before surgery</w:t>
            </w:r>
          </w:p>
        </w:tc>
      </w:tr>
      <w:tr w:rsidR="001D1258" w:rsidRPr="0041763F" w14:paraId="3240E827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F30B4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10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4DDE4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ATM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3008H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CDK6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amplification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R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13CA9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49E9FC6C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16E1F4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11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739EA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GN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R201C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NF1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D1976fs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KRAS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2D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EGFR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G1022S, </w:t>
            </w:r>
            <w:r w:rsidRPr="0041763F">
              <w:rPr>
                <w:rFonts w:ascii="Arial" w:eastAsia="Times New Roman" w:hAnsi="Arial" w:cs="Arial"/>
                <w:i/>
                <w:color w:val="FF0000"/>
                <w:sz w:val="21"/>
                <w:szCs w:val="21"/>
                <w:lang w:eastAsia="ja-JP"/>
              </w:rPr>
              <w:t>MTOR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 xml:space="preserve"> D258fs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58B9D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  <w:tr w:rsidR="001D1258" w:rsidRPr="0041763F" w14:paraId="5AB7BC29" w14:textId="77777777" w:rsidTr="005E3357">
        <w:trPr>
          <w:trHeight w:val="20"/>
        </w:trPr>
        <w:tc>
          <w:tcPr>
            <w:tcW w:w="2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594C6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112</w:t>
            </w:r>
          </w:p>
        </w:tc>
        <w:tc>
          <w:tcPr>
            <w:tcW w:w="1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94C18" w14:textId="77777777" w:rsidR="001D1258" w:rsidRPr="0041763F" w:rsidRDefault="001D1258" w:rsidP="005E3357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no characterized alteration detectable</w:t>
            </w:r>
          </w:p>
        </w:tc>
        <w:tc>
          <w:tcPr>
            <w:tcW w:w="27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D8F83A" w14:textId="77777777" w:rsidR="001D1258" w:rsidRPr="0041763F" w:rsidRDefault="001D1258" w:rsidP="005E335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t>Metastatic, locally advanced, or recurrent disease</w:t>
            </w:r>
            <w:r w:rsidRPr="0041763F"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  <w:br/>
              <w:t>(no prior chemotherapy)</w:t>
            </w:r>
          </w:p>
        </w:tc>
      </w:tr>
    </w:tbl>
    <w:p w14:paraId="11455BA3" w14:textId="77777777" w:rsidR="001D1258" w:rsidRDefault="001D1258" w:rsidP="00985101">
      <w:pPr>
        <w:spacing w:line="240" w:lineRule="auto"/>
        <w:jc w:val="both"/>
        <w:rPr>
          <w:rFonts w:ascii="Arial" w:hAnsi="Arial" w:cs="Arial"/>
          <w:b/>
          <w:sz w:val="21"/>
          <w:szCs w:val="21"/>
        </w:rPr>
      </w:pPr>
    </w:p>
    <w:p w14:paraId="5100FAB8" w14:textId="77777777" w:rsidR="00C9298C" w:rsidRDefault="00C9298C" w:rsidP="00985101">
      <w:pPr>
        <w:spacing w:line="240" w:lineRule="auto"/>
        <w:jc w:val="both"/>
        <w:rPr>
          <w:rFonts w:ascii="Arial" w:hAnsi="Arial" w:cs="Arial"/>
          <w:b/>
          <w:sz w:val="21"/>
          <w:szCs w:val="21"/>
        </w:rPr>
        <w:sectPr w:rsidR="00C9298C" w:rsidSect="001D1258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3DEFEF6B" w14:textId="7550D04E" w:rsidR="00C85811" w:rsidRPr="001B6737" w:rsidRDefault="00C85811" w:rsidP="00985101">
      <w:pPr>
        <w:spacing w:line="240" w:lineRule="auto"/>
        <w:jc w:val="both"/>
        <w:rPr>
          <w:rFonts w:ascii="Arial" w:hAnsi="Arial" w:cs="Arial"/>
          <w:color w:val="FF0000"/>
          <w:sz w:val="21"/>
          <w:szCs w:val="21"/>
        </w:rPr>
      </w:pPr>
      <w:r w:rsidRPr="001B6737">
        <w:rPr>
          <w:rFonts w:ascii="Arial" w:hAnsi="Arial" w:cs="Arial"/>
          <w:b/>
          <w:color w:val="FF0000"/>
          <w:sz w:val="21"/>
          <w:szCs w:val="21"/>
        </w:rPr>
        <w:lastRenderedPageBreak/>
        <w:t>Supplementary Table 5</w:t>
      </w:r>
      <w:r w:rsidRPr="001B6737">
        <w:rPr>
          <w:rFonts w:ascii="Arial" w:hAnsi="Arial" w:cs="Arial"/>
          <w:color w:val="FF0000"/>
          <w:sz w:val="21"/>
          <w:szCs w:val="21"/>
        </w:rPr>
        <w:t xml:space="preserve">. </w:t>
      </w:r>
      <w:r w:rsidR="003845EE" w:rsidRPr="001B6737">
        <w:rPr>
          <w:rFonts w:ascii="Arial" w:hAnsi="Arial" w:cs="Arial"/>
          <w:color w:val="FF0000"/>
          <w:sz w:val="21"/>
          <w:szCs w:val="21"/>
        </w:rPr>
        <w:t>Comparisons of ctDNA parameters between refractory and treatment naïve cases (N=94 with advanced pancreatic ductal adenocarcinoma).</w:t>
      </w:r>
    </w:p>
    <w:tbl>
      <w:tblPr>
        <w:tblW w:w="11616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00"/>
        <w:gridCol w:w="3168"/>
        <w:gridCol w:w="3168"/>
        <w:gridCol w:w="780"/>
      </w:tblGrid>
      <w:tr w:rsidR="001B6737" w:rsidRPr="001B6737" w14:paraId="588D70AE" w14:textId="77777777" w:rsidTr="003845EE"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66B5BC1" w14:textId="77777777" w:rsidR="003845EE" w:rsidRPr="001B6737" w:rsidRDefault="003845EE" w:rsidP="003845EE">
            <w:pPr>
              <w:spacing w:after="0" w:line="256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i/>
                <w:iCs/>
                <w:color w:val="FF0000"/>
                <w:kern w:val="24"/>
                <w:sz w:val="21"/>
                <w:szCs w:val="21"/>
                <w:lang w:eastAsia="ja-JP"/>
              </w:rPr>
              <w:t>Parameters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FABDB19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i/>
                <w:iCs/>
                <w:color w:val="FF0000"/>
                <w:kern w:val="24"/>
                <w:sz w:val="21"/>
                <w:szCs w:val="21"/>
                <w:lang w:eastAsia="ja-JP"/>
              </w:rPr>
              <w:t>Patients with ≥1 chemotherapy regimen prior to blood draw for ctDNA</w:t>
            </w:r>
          </w:p>
          <w:p w14:paraId="3F01272C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i/>
                <w:iCs/>
                <w:color w:val="FF0000"/>
                <w:kern w:val="24"/>
                <w:sz w:val="21"/>
                <w:szCs w:val="21"/>
                <w:lang w:eastAsia="ja-JP"/>
              </w:rPr>
              <w:t>(N=40)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A489BB3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i/>
                <w:iCs/>
                <w:color w:val="FF0000"/>
                <w:kern w:val="24"/>
                <w:sz w:val="21"/>
                <w:szCs w:val="21"/>
                <w:lang w:eastAsia="ja-JP"/>
              </w:rPr>
              <w:t>Patients with no chemotherapy regimen prior to blood draw for ctDNA</w:t>
            </w:r>
          </w:p>
          <w:p w14:paraId="3E89FE44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i/>
                <w:iCs/>
                <w:color w:val="FF0000"/>
                <w:kern w:val="24"/>
                <w:sz w:val="21"/>
                <w:szCs w:val="21"/>
                <w:lang w:eastAsia="ja-JP"/>
              </w:rPr>
              <w:t>(N=54)</w:t>
            </w:r>
          </w:p>
        </w:tc>
        <w:tc>
          <w:tcPr>
            <w:tcW w:w="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EEC412E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i/>
                <w:iCs/>
                <w:color w:val="FF0000"/>
                <w:kern w:val="24"/>
                <w:sz w:val="21"/>
                <w:szCs w:val="21"/>
                <w:lang w:eastAsia="ja-JP"/>
              </w:rPr>
              <w:t>P-</w:t>
            </w:r>
            <w:r w:rsidRPr="001B6737">
              <w:rPr>
                <w:rFonts w:ascii="Arial" w:hAnsi="Arial" w:cs="Arial"/>
                <w:b/>
                <w:bCs/>
                <w:color w:val="FF0000"/>
                <w:kern w:val="24"/>
                <w:sz w:val="21"/>
                <w:szCs w:val="21"/>
                <w:lang w:eastAsia="ja-JP"/>
              </w:rPr>
              <w:t>value</w:t>
            </w:r>
          </w:p>
        </w:tc>
      </w:tr>
      <w:tr w:rsidR="001B6737" w:rsidRPr="001B6737" w14:paraId="45B4687B" w14:textId="77777777" w:rsidTr="003845EE"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5289D6D" w14:textId="77777777" w:rsidR="003845EE" w:rsidRPr="001B6737" w:rsidRDefault="003845EE" w:rsidP="003845EE">
            <w:pPr>
              <w:spacing w:after="0" w:line="256" w:lineRule="auto"/>
              <w:jc w:val="both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color w:val="FF0000"/>
                <w:kern w:val="24"/>
                <w:sz w:val="21"/>
                <w:szCs w:val="21"/>
                <w:lang w:eastAsia="ja-JP"/>
              </w:rPr>
              <w:t>Number of characterized alterations</w:t>
            </w:r>
          </w:p>
          <w:p w14:paraId="422C2CC0" w14:textId="77777777" w:rsidR="003845EE" w:rsidRPr="001B6737" w:rsidRDefault="003845EE" w:rsidP="003845EE">
            <w:pPr>
              <w:spacing w:after="0" w:line="256" w:lineRule="auto"/>
              <w:jc w:val="both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     Median (range)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3BD8689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</w:t>
            </w:r>
          </w:p>
          <w:p w14:paraId="08DF05DF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1 (0-6)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EF0F627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</w:t>
            </w:r>
          </w:p>
          <w:p w14:paraId="2D203493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2 (0-6)</w:t>
            </w:r>
          </w:p>
        </w:tc>
        <w:tc>
          <w:tcPr>
            <w:tcW w:w="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78DAF5D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</w:t>
            </w:r>
          </w:p>
          <w:p w14:paraId="218D52F6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27</w:t>
            </w:r>
          </w:p>
        </w:tc>
      </w:tr>
      <w:tr w:rsidR="001B6737" w:rsidRPr="001B6737" w14:paraId="39D50345" w14:textId="77777777" w:rsidTr="003845EE"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5190A9B" w14:textId="77777777" w:rsidR="003845EE" w:rsidRPr="001B6737" w:rsidRDefault="003845EE" w:rsidP="003845EE">
            <w:pPr>
              <w:spacing w:after="0" w:line="256" w:lineRule="auto"/>
              <w:jc w:val="both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color w:val="FF0000"/>
                <w:kern w:val="24"/>
                <w:sz w:val="21"/>
                <w:szCs w:val="21"/>
                <w:lang w:eastAsia="ja-JP"/>
              </w:rPr>
              <w:t>≥1 characterized ctDNA alteration detected</w:t>
            </w:r>
          </w:p>
          <w:p w14:paraId="1CB8A092" w14:textId="77777777" w:rsidR="003845EE" w:rsidRPr="001B6737" w:rsidRDefault="003845EE" w:rsidP="003845EE">
            <w:pPr>
              <w:spacing w:after="0" w:line="256" w:lineRule="auto"/>
              <w:jc w:val="both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     </w:t>
            </w:r>
            <w:r w:rsidRPr="001B6737">
              <w:rPr>
                <w:rFonts w:ascii="Arial" w:hAnsi="Arial" w:cs="Arial"/>
                <w:i/>
                <w:iCs/>
                <w:color w:val="FF0000"/>
                <w:kern w:val="24"/>
                <w:sz w:val="21"/>
                <w:szCs w:val="21"/>
                <w:lang w:eastAsia="ja-JP"/>
              </w:rPr>
              <w:t>TP53</w:t>
            </w: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alteration</w:t>
            </w:r>
          </w:p>
          <w:p w14:paraId="71F4C6B8" w14:textId="77777777" w:rsidR="003845EE" w:rsidRPr="001B6737" w:rsidRDefault="003845EE" w:rsidP="003845EE">
            <w:pPr>
              <w:spacing w:after="0" w:line="256" w:lineRule="auto"/>
              <w:jc w:val="both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     </w:t>
            </w:r>
            <w:r w:rsidRPr="001B6737">
              <w:rPr>
                <w:rFonts w:ascii="Arial" w:hAnsi="Arial" w:cs="Arial"/>
                <w:i/>
                <w:iCs/>
                <w:color w:val="FF0000"/>
                <w:kern w:val="24"/>
                <w:sz w:val="21"/>
                <w:szCs w:val="21"/>
                <w:lang w:eastAsia="ja-JP"/>
              </w:rPr>
              <w:t>KRAS</w:t>
            </w: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alteration</w:t>
            </w:r>
            <w:r w:rsidRPr="001B6737">
              <w:rPr>
                <w:rFonts w:ascii="Arial" w:hAnsi="Arial" w:cs="Arial"/>
                <w:b/>
                <w:bCs/>
                <w:color w:val="FF0000"/>
                <w:kern w:val="24"/>
                <w:sz w:val="21"/>
                <w:szCs w:val="21"/>
                <w:lang w:eastAsia="ja-JP"/>
              </w:rPr>
              <w:t xml:space="preserve"> 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6787E33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29 (73%)</w:t>
            </w:r>
          </w:p>
          <w:p w14:paraId="678E4005" w14:textId="7BE3BBAD" w:rsidR="003845EE" w:rsidRPr="001B6737" w:rsidRDefault="001B6737" w:rsidP="001B6737">
            <w:pPr>
              <w:tabs>
                <w:tab w:val="center" w:pos="1476"/>
                <w:tab w:val="left" w:pos="2116"/>
                <w:tab w:val="right" w:pos="2952"/>
              </w:tabs>
              <w:spacing w:after="0" w:line="256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ab/>
            </w:r>
            <w:r w:rsidR="003845EE"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16 (40.0%)</w:t>
            </w: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ab/>
            </w: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ab/>
            </w:r>
          </w:p>
          <w:p w14:paraId="573AE352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17 (43%)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92FA306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41 (76%)</w:t>
            </w:r>
          </w:p>
          <w:p w14:paraId="038DD5AE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29 (54%)</w:t>
            </w:r>
          </w:p>
          <w:p w14:paraId="734B2609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31 (57%)</w:t>
            </w:r>
          </w:p>
        </w:tc>
        <w:tc>
          <w:tcPr>
            <w:tcW w:w="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4FF1F75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81</w:t>
            </w:r>
          </w:p>
          <w:p w14:paraId="6A668C77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22</w:t>
            </w:r>
          </w:p>
          <w:p w14:paraId="7B279D93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21</w:t>
            </w:r>
          </w:p>
        </w:tc>
      </w:tr>
      <w:tr w:rsidR="001B6737" w:rsidRPr="001B6737" w14:paraId="38F95FC9" w14:textId="77777777" w:rsidTr="003845EE"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BEB3313" w14:textId="77777777" w:rsidR="003845EE" w:rsidRPr="001B6737" w:rsidRDefault="003845EE" w:rsidP="003845EE">
            <w:pPr>
              <w:spacing w:after="0" w:line="256" w:lineRule="auto"/>
              <w:jc w:val="both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color w:val="FF0000"/>
                <w:kern w:val="24"/>
                <w:sz w:val="21"/>
                <w:szCs w:val="21"/>
                <w:lang w:eastAsia="ja-JP"/>
              </w:rPr>
              <w:t>Maximum %ctDNA per patient</w:t>
            </w:r>
          </w:p>
          <w:p w14:paraId="491344E8" w14:textId="77777777" w:rsidR="003845EE" w:rsidRPr="001B6737" w:rsidRDefault="003845EE" w:rsidP="003845EE">
            <w:pPr>
              <w:spacing w:after="0" w:line="256" w:lineRule="auto"/>
              <w:jc w:val="both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     Median (range) (%)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3474C6E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</w:t>
            </w:r>
          </w:p>
          <w:p w14:paraId="614BCAC3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3 (0.0-62.5)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3AE7A87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</w:t>
            </w:r>
          </w:p>
          <w:p w14:paraId="479F55CC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6 (0.0-64.6)</w:t>
            </w:r>
          </w:p>
        </w:tc>
        <w:tc>
          <w:tcPr>
            <w:tcW w:w="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6AB5B42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</w:t>
            </w:r>
          </w:p>
          <w:p w14:paraId="36D8DF40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29</w:t>
            </w:r>
          </w:p>
        </w:tc>
      </w:tr>
      <w:tr w:rsidR="001B6737" w:rsidRPr="001B6737" w14:paraId="54693712" w14:textId="77777777" w:rsidTr="003845EE"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1DC6B13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b/>
                <w:bCs/>
                <w:color w:val="FF0000"/>
                <w:kern w:val="24"/>
                <w:sz w:val="21"/>
                <w:szCs w:val="21"/>
                <w:lang w:eastAsia="ja-JP"/>
              </w:rPr>
              <w:t>Total %ctDNA per patient</w:t>
            </w:r>
          </w:p>
          <w:p w14:paraId="10049591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     Median (range) (%)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AEA911A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 </w:t>
            </w:r>
          </w:p>
          <w:p w14:paraId="33CD597A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5 (0.0-92.5)</w:t>
            </w:r>
          </w:p>
        </w:tc>
        <w:tc>
          <w:tcPr>
            <w:tcW w:w="31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7EE7EA6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</w:t>
            </w:r>
          </w:p>
          <w:p w14:paraId="437DA4A2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9 (0.0--86.6)</w:t>
            </w:r>
          </w:p>
        </w:tc>
        <w:tc>
          <w:tcPr>
            <w:tcW w:w="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621BE22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 xml:space="preserve"> </w:t>
            </w:r>
          </w:p>
          <w:p w14:paraId="1787EBAE" w14:textId="77777777" w:rsidR="003845EE" w:rsidRPr="001B6737" w:rsidRDefault="003845EE" w:rsidP="003845EE">
            <w:pPr>
              <w:tabs>
                <w:tab w:val="left" w:pos="2116"/>
              </w:tabs>
              <w:spacing w:after="0" w:line="256" w:lineRule="auto"/>
              <w:jc w:val="center"/>
              <w:rPr>
                <w:rFonts w:ascii="Arial" w:eastAsia="Times New Roman" w:hAnsi="Arial" w:cs="Arial"/>
                <w:color w:val="FF0000"/>
                <w:sz w:val="21"/>
                <w:szCs w:val="21"/>
                <w:lang w:eastAsia="ja-JP"/>
              </w:rPr>
            </w:pPr>
            <w:r w:rsidRPr="001B6737">
              <w:rPr>
                <w:rFonts w:ascii="Arial" w:hAnsi="Arial" w:cs="Arial"/>
                <w:color w:val="FF0000"/>
                <w:kern w:val="24"/>
                <w:sz w:val="21"/>
                <w:szCs w:val="21"/>
                <w:lang w:eastAsia="ja-JP"/>
              </w:rPr>
              <w:t>0.34</w:t>
            </w:r>
          </w:p>
        </w:tc>
      </w:tr>
    </w:tbl>
    <w:p w14:paraId="6E08D086" w14:textId="77777777" w:rsidR="00C85811" w:rsidRDefault="00C85811" w:rsidP="00985101">
      <w:pPr>
        <w:spacing w:line="240" w:lineRule="auto"/>
        <w:jc w:val="both"/>
        <w:rPr>
          <w:rFonts w:ascii="Arial" w:hAnsi="Arial" w:cs="Arial"/>
          <w:b/>
          <w:sz w:val="21"/>
          <w:szCs w:val="21"/>
        </w:rPr>
      </w:pPr>
    </w:p>
    <w:p w14:paraId="1A97E503" w14:textId="77777777" w:rsidR="00C85811" w:rsidRDefault="00C85811" w:rsidP="00985101">
      <w:pPr>
        <w:spacing w:line="240" w:lineRule="auto"/>
        <w:jc w:val="both"/>
        <w:rPr>
          <w:rFonts w:ascii="Arial" w:hAnsi="Arial" w:cs="Arial"/>
          <w:b/>
          <w:sz w:val="21"/>
          <w:szCs w:val="21"/>
        </w:rPr>
        <w:sectPr w:rsidR="00C85811" w:rsidSect="00C9298C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1909A5C1" w14:textId="2FEC62D2" w:rsidR="00985101" w:rsidRPr="00F2467A" w:rsidRDefault="00C9298C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b/>
          <w:sz w:val="21"/>
          <w:szCs w:val="21"/>
        </w:rPr>
        <w:lastRenderedPageBreak/>
        <w:t xml:space="preserve">Supplementary Table </w:t>
      </w:r>
      <w:r w:rsidR="00C85811">
        <w:rPr>
          <w:rFonts w:ascii="Arial" w:hAnsi="Arial" w:cs="Arial"/>
          <w:b/>
          <w:sz w:val="21"/>
          <w:szCs w:val="21"/>
        </w:rPr>
        <w:t>6</w:t>
      </w:r>
      <w:r w:rsidR="00985101" w:rsidRPr="00F2467A">
        <w:rPr>
          <w:rFonts w:ascii="Arial" w:hAnsi="Arial" w:cs="Arial"/>
          <w:sz w:val="21"/>
          <w:szCs w:val="21"/>
        </w:rPr>
        <w:t>. Patients who had full concordant results between ctDNA and tissue DNA analyses.</w:t>
      </w:r>
    </w:p>
    <w:tbl>
      <w:tblPr>
        <w:tblW w:w="14248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0"/>
        <w:gridCol w:w="2448"/>
        <w:gridCol w:w="3456"/>
        <w:gridCol w:w="2448"/>
        <w:gridCol w:w="2448"/>
        <w:gridCol w:w="1440"/>
        <w:gridCol w:w="1728"/>
      </w:tblGrid>
      <w:tr w:rsidR="00985101" w:rsidRPr="00F2467A" w14:paraId="44E614E4" w14:textId="77777777" w:rsidTr="007B0AF9">
        <w:trPr>
          <w:trHeight w:val="311"/>
        </w:trPr>
        <w:tc>
          <w:tcPr>
            <w:tcW w:w="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22289F34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1"/>
                <w:szCs w:val="21"/>
                <w:lang w:eastAsia="ja-JP"/>
              </w:rPr>
              <w:t>ID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0B704950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1"/>
                <w:szCs w:val="21"/>
                <w:lang w:eastAsia="ja-JP"/>
              </w:rPr>
              <w:t xml:space="preserve">All characterized </w:t>
            </w:r>
            <w:r w:rsidRPr="00F2467A">
              <w:rPr>
                <w:rFonts w:ascii="Arial" w:hAnsi="Arial" w:cs="Arial"/>
                <w:b/>
                <w:bCs/>
                <w:color w:val="000000"/>
                <w:kern w:val="24"/>
                <w:sz w:val="21"/>
                <w:szCs w:val="21"/>
                <w:lang w:eastAsia="ja-JP"/>
              </w:rPr>
              <w:t>alterations in ctDNA</w:t>
            </w:r>
          </w:p>
        </w:tc>
        <w:tc>
          <w:tcPr>
            <w:tcW w:w="34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DB9371C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1"/>
                <w:szCs w:val="21"/>
                <w:lang w:eastAsia="ja-JP"/>
              </w:rPr>
              <w:t>Disease status and intervention at the time of ctDNA analysis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75841E16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b/>
                <w:bCs/>
                <w:color w:val="000000"/>
                <w:kern w:val="24"/>
                <w:sz w:val="21"/>
                <w:szCs w:val="21"/>
                <w:lang w:eastAsia="ja-JP"/>
              </w:rPr>
              <w:t>All characterized alterations in tissue DNA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8832801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1"/>
                <w:szCs w:val="21"/>
                <w:lang w:eastAsia="ja-JP"/>
              </w:rPr>
              <w:t>Disease status and intervention at the time of ctDNA analysis</w:t>
            </w:r>
          </w:p>
        </w:tc>
        <w:tc>
          <w:tcPr>
            <w:tcW w:w="14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0AA28B81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b/>
                <w:bCs/>
                <w:color w:val="000000"/>
                <w:kern w:val="24"/>
                <w:sz w:val="21"/>
                <w:szCs w:val="21"/>
                <w:lang w:eastAsia="ja-JP"/>
              </w:rPr>
              <w:t>Tissue biopsy site</w:t>
            </w:r>
          </w:p>
        </w:tc>
        <w:tc>
          <w:tcPr>
            <w:tcW w:w="172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18CE7EE0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b/>
                <w:bCs/>
                <w:color w:val="000000"/>
                <w:kern w:val="24"/>
                <w:sz w:val="21"/>
                <w:szCs w:val="21"/>
                <w:lang w:eastAsia="ja-JP"/>
              </w:rPr>
              <w:t>Time between blood draw and tissue biopsy</w:t>
            </w:r>
          </w:p>
        </w:tc>
      </w:tr>
      <w:tr w:rsidR="00985101" w:rsidRPr="00F2467A" w14:paraId="19B33AB1" w14:textId="77777777" w:rsidTr="007B0AF9">
        <w:trPr>
          <w:trHeight w:val="829"/>
        </w:trPr>
        <w:tc>
          <w:tcPr>
            <w:tcW w:w="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9BC4D8A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>51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F77163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CDKN2A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R103fs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G12R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C124*</w:t>
            </w:r>
          </w:p>
        </w:tc>
        <w:tc>
          <w:tcPr>
            <w:tcW w:w="34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AC5BD07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</w:t>
            </w:r>
          </w:p>
          <w:p w14:paraId="1EF19C1F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 </w:t>
            </w:r>
          </w:p>
          <w:p w14:paraId="35FF1E4A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Blood obtained after disease progression from 1st line therapy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39CC3C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CDKN2A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p16INK4a R103fs*40 and p14ARF A117fs*52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G12R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C124*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F5CDAFD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Metastatic </w:t>
            </w:r>
          </w:p>
          <w:p w14:paraId="4849D06F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 </w:t>
            </w:r>
          </w:p>
          <w:p w14:paraId="52CE18D3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Tissue obtained before 1st line therapy</w:t>
            </w:r>
          </w:p>
        </w:tc>
        <w:tc>
          <w:tcPr>
            <w:tcW w:w="14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79B4313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 site (liver)</w:t>
            </w:r>
          </w:p>
        </w:tc>
        <w:tc>
          <w:tcPr>
            <w:tcW w:w="172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A690360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5.9 month</w:t>
            </w:r>
          </w:p>
        </w:tc>
      </w:tr>
      <w:tr w:rsidR="00985101" w:rsidRPr="00F2467A" w14:paraId="6FCDBC77" w14:textId="77777777" w:rsidTr="007B0AF9">
        <w:trPr>
          <w:trHeight w:val="518"/>
        </w:trPr>
        <w:tc>
          <w:tcPr>
            <w:tcW w:w="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BDF505A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>61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1A3B14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G12R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MYC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Amplification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P223L</w:t>
            </w:r>
          </w:p>
        </w:tc>
        <w:tc>
          <w:tcPr>
            <w:tcW w:w="34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6593274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</w:t>
            </w:r>
          </w:p>
          <w:p w14:paraId="16F14ADC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 </w:t>
            </w:r>
          </w:p>
          <w:p w14:paraId="41D18EAC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Blood obtained before 1st line therapy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5B3188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G12R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MYC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amplification, TP53 P223fs*24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887E81B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</w:t>
            </w:r>
          </w:p>
          <w:p w14:paraId="60E0020A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 </w:t>
            </w:r>
          </w:p>
          <w:p w14:paraId="0CBB163F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Tissue obtained before 1st line therapy</w:t>
            </w:r>
          </w:p>
        </w:tc>
        <w:tc>
          <w:tcPr>
            <w:tcW w:w="14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05135D9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 site (liver)</w:t>
            </w:r>
          </w:p>
        </w:tc>
        <w:tc>
          <w:tcPr>
            <w:tcW w:w="172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68B79D5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0.4 months</w:t>
            </w:r>
          </w:p>
        </w:tc>
      </w:tr>
      <w:tr w:rsidR="00985101" w:rsidRPr="00F2467A" w14:paraId="36F377C7" w14:textId="77777777" w:rsidTr="007B0AF9">
        <w:trPr>
          <w:trHeight w:val="557"/>
        </w:trPr>
        <w:tc>
          <w:tcPr>
            <w:tcW w:w="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2C41286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79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076ABB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Amplification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G61R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SMAD4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D537Y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Y163C</w:t>
            </w:r>
          </w:p>
        </w:tc>
        <w:tc>
          <w:tcPr>
            <w:tcW w:w="34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2966FC8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</w:t>
            </w:r>
          </w:p>
          <w:p w14:paraId="104B4292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 </w:t>
            </w:r>
          </w:p>
          <w:p w14:paraId="324598B5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Blood obtained before 1st line therapy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001E0A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 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es-ES" w:eastAsia="ja-JP"/>
              </w:rPr>
              <w:t xml:space="preserve">Q61R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es-ES" w:eastAsia="ja-JP"/>
              </w:rPr>
              <w:t>SMAD4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es-ES" w:eastAsia="ja-JP"/>
              </w:rPr>
              <w:t xml:space="preserve"> D537Y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es-ES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es-ES" w:eastAsia="ja-JP"/>
              </w:rPr>
              <w:t xml:space="preserve"> Y163C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68D27A6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</w:t>
            </w:r>
          </w:p>
          <w:p w14:paraId="1036BFC2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 </w:t>
            </w:r>
          </w:p>
          <w:p w14:paraId="1F672EA6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Tissue obtained before 1st line therapy</w:t>
            </w:r>
          </w:p>
        </w:tc>
        <w:tc>
          <w:tcPr>
            <w:tcW w:w="14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475607C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 site (liver)</w:t>
            </w:r>
          </w:p>
        </w:tc>
        <w:tc>
          <w:tcPr>
            <w:tcW w:w="172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6034825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1.0 months</w:t>
            </w:r>
          </w:p>
        </w:tc>
      </w:tr>
      <w:tr w:rsidR="00985101" w:rsidRPr="00F2467A" w14:paraId="091C9F60" w14:textId="77777777" w:rsidTr="007B0AF9">
        <w:trPr>
          <w:trHeight w:val="518"/>
        </w:trPr>
        <w:tc>
          <w:tcPr>
            <w:tcW w:w="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546D9F2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eastAsia="ja-JP"/>
              </w:rPr>
              <w:t>97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23EBC8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CDKN2A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E27*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GN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R201H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G12D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splice Site SNV</w:t>
            </w:r>
          </w:p>
        </w:tc>
        <w:tc>
          <w:tcPr>
            <w:tcW w:w="34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F1953D0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</w:t>
            </w:r>
          </w:p>
          <w:p w14:paraId="19B12BA8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 </w:t>
            </w:r>
          </w:p>
          <w:p w14:paraId="3CE47E62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Blood obtained before 2nd line therapy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D151D7" w14:textId="77777777" w:rsidR="00985101" w:rsidRPr="00F2467A" w:rsidRDefault="00985101" w:rsidP="007B0AF9">
            <w:pPr>
              <w:spacing w:after="0" w:line="240" w:lineRule="auto"/>
              <w:textAlignment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CDKN2A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p16INK4a E27*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GN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R201H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KRAS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G12D, </w:t>
            </w:r>
            <w:r w:rsidRPr="00F2467A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21"/>
                <w:szCs w:val="21"/>
                <w:lang w:val="pt-BR" w:eastAsia="ja-JP"/>
              </w:rPr>
              <w:t>TP53</w:t>
            </w:r>
            <w:r w:rsidRPr="00F2467A">
              <w:rPr>
                <w:rFonts w:ascii="Arial" w:eastAsia="Times New Roman" w:hAnsi="Arial" w:cs="Arial"/>
                <w:color w:val="000000"/>
                <w:kern w:val="24"/>
                <w:sz w:val="21"/>
                <w:szCs w:val="21"/>
                <w:lang w:val="pt-BR" w:eastAsia="ja-JP"/>
              </w:rPr>
              <w:t xml:space="preserve"> splice site 919+2T&gt;G</w:t>
            </w:r>
          </w:p>
        </w:tc>
        <w:tc>
          <w:tcPr>
            <w:tcW w:w="24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D3D6F96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 xml:space="preserve">Metastatic </w:t>
            </w:r>
          </w:p>
          <w:p w14:paraId="08EE961A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 </w:t>
            </w:r>
          </w:p>
          <w:p w14:paraId="4401174C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Tissue obtained during 1st line therapy</w:t>
            </w:r>
          </w:p>
        </w:tc>
        <w:tc>
          <w:tcPr>
            <w:tcW w:w="14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8E78CC2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Metastatic site (liver)</w:t>
            </w:r>
          </w:p>
        </w:tc>
        <w:tc>
          <w:tcPr>
            <w:tcW w:w="172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60FD99F" w14:textId="77777777" w:rsidR="00985101" w:rsidRPr="00F2467A" w:rsidRDefault="00985101" w:rsidP="007B0AF9">
            <w:pPr>
              <w:spacing w:after="0" w:line="276" w:lineRule="auto"/>
              <w:jc w:val="center"/>
              <w:rPr>
                <w:rFonts w:ascii="Arial" w:eastAsia="Times New Roman" w:hAnsi="Arial" w:cs="Arial"/>
                <w:sz w:val="21"/>
                <w:szCs w:val="21"/>
                <w:lang w:eastAsia="ja-JP"/>
              </w:rPr>
            </w:pPr>
            <w:r w:rsidRPr="00F2467A">
              <w:rPr>
                <w:rFonts w:ascii="Arial" w:hAnsi="Arial" w:cs="Arial"/>
                <w:color w:val="000000"/>
                <w:kern w:val="24"/>
                <w:sz w:val="21"/>
                <w:szCs w:val="21"/>
                <w:lang w:eastAsia="ja-JP"/>
              </w:rPr>
              <w:t>4.6 months</w:t>
            </w:r>
          </w:p>
        </w:tc>
      </w:tr>
    </w:tbl>
    <w:p w14:paraId="66279FCD" w14:textId="77777777" w:rsidR="00985101" w:rsidRDefault="00985101" w:rsidP="00985101">
      <w:pPr>
        <w:spacing w:line="480" w:lineRule="auto"/>
        <w:jc w:val="both"/>
        <w:rPr>
          <w:rFonts w:ascii="Arial" w:hAnsi="Arial" w:cs="Arial"/>
          <w:sz w:val="21"/>
          <w:szCs w:val="21"/>
        </w:rPr>
      </w:pPr>
    </w:p>
    <w:p w14:paraId="48156BE1" w14:textId="77777777" w:rsidR="00E41840" w:rsidRPr="00E41840" w:rsidRDefault="00E41840" w:rsidP="00E41840">
      <w:pPr>
        <w:pStyle w:val="ListParagraph"/>
        <w:spacing w:after="0" w:line="240" w:lineRule="auto"/>
        <w:ind w:left="0"/>
        <w:jc w:val="both"/>
        <w:rPr>
          <w:rFonts w:ascii="Arial" w:hAnsi="Arial" w:cs="Arial"/>
          <w:b/>
          <w:color w:val="FF0000"/>
          <w:sz w:val="21"/>
          <w:szCs w:val="21"/>
        </w:rPr>
        <w:sectPr w:rsidR="00E41840" w:rsidRPr="00E41840" w:rsidSect="001B6737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192A6679" w14:textId="77777777" w:rsidR="00985101" w:rsidRPr="00F2467A" w:rsidRDefault="00985101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lastRenderedPageBreak/>
        <w:t>Supplementary Figure 1</w:t>
      </w:r>
      <w:r w:rsidRPr="00F2467A">
        <w:rPr>
          <w:rFonts w:ascii="Arial" w:hAnsi="Arial" w:cs="Arial"/>
          <w:sz w:val="21"/>
          <w:szCs w:val="21"/>
        </w:rPr>
        <w:t xml:space="preserve">. Consort diagram for tumors assessed by next-generation sequencing of DNA. </w:t>
      </w:r>
    </w:p>
    <w:p w14:paraId="0AA9F21F" w14:textId="77777777" w:rsidR="00985101" w:rsidRPr="00F2467A" w:rsidRDefault="00985101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noProof/>
          <w:sz w:val="21"/>
          <w:szCs w:val="21"/>
          <w:lang w:eastAsia="ja-JP"/>
        </w:rPr>
        <w:drawing>
          <wp:inline distT="0" distB="0" distL="0" distR="0" wp14:anchorId="2CB0AC40" wp14:editId="10CCCFDF">
            <wp:extent cx="7413625" cy="2700655"/>
            <wp:effectExtent l="0" t="0" r="0" b="444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13625" cy="27006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BA51A6" w14:textId="77777777" w:rsidR="00985101" w:rsidRPr="00F2467A" w:rsidRDefault="00985101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</w:p>
    <w:p w14:paraId="6ADB2498" w14:textId="77777777" w:rsidR="00985101" w:rsidRPr="00F2467A" w:rsidRDefault="00985101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</w:p>
    <w:p w14:paraId="7417CC82" w14:textId="77777777" w:rsidR="00985101" w:rsidRPr="00F2467A" w:rsidRDefault="00985101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</w:p>
    <w:p w14:paraId="500D89A4" w14:textId="77777777" w:rsidR="00985101" w:rsidRPr="00F2467A" w:rsidRDefault="00985101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</w:p>
    <w:p w14:paraId="32664081" w14:textId="77777777" w:rsidR="00985101" w:rsidRPr="00F2467A" w:rsidRDefault="00985101" w:rsidP="00985101">
      <w:pPr>
        <w:spacing w:line="240" w:lineRule="auto"/>
        <w:jc w:val="both"/>
        <w:rPr>
          <w:rFonts w:ascii="Arial" w:hAnsi="Arial" w:cs="Arial"/>
          <w:b/>
          <w:sz w:val="21"/>
          <w:szCs w:val="21"/>
        </w:rPr>
        <w:sectPr w:rsidR="00985101" w:rsidRPr="00F2467A" w:rsidSect="00E91F47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17C56C3C" w14:textId="0021C1EE" w:rsidR="00985101" w:rsidRPr="00F2467A" w:rsidRDefault="00985101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  <w:r w:rsidRPr="00061A3E">
        <w:rPr>
          <w:rFonts w:ascii="Arial" w:hAnsi="Arial" w:cs="Arial"/>
          <w:b/>
          <w:sz w:val="21"/>
          <w:szCs w:val="21"/>
        </w:rPr>
        <w:lastRenderedPageBreak/>
        <w:t>Supplementary Figure 2</w:t>
      </w:r>
      <w:r w:rsidRPr="00061A3E">
        <w:rPr>
          <w:rFonts w:ascii="Arial" w:hAnsi="Arial" w:cs="Arial"/>
          <w:sz w:val="21"/>
          <w:szCs w:val="21"/>
        </w:rPr>
        <w:t>. Kaplan</w:t>
      </w:r>
      <w:r w:rsidRPr="00F2467A">
        <w:rPr>
          <w:rFonts w:ascii="Arial" w:hAnsi="Arial" w:cs="Arial"/>
          <w:sz w:val="21"/>
          <w:szCs w:val="21"/>
        </w:rPr>
        <w:t>-Meier curve for overall survival from advanced disease depending on %ctDNA dichotomized at median (for total %ctDNA for all alterations)  among patients with advanced PDAC (N=94).</w:t>
      </w:r>
    </w:p>
    <w:p w14:paraId="0BD5E555" w14:textId="562A1086" w:rsidR="00985101" w:rsidRPr="00F2467A" w:rsidRDefault="002318C0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noProof/>
          <w:sz w:val="21"/>
          <w:szCs w:val="21"/>
          <w:lang w:eastAsia="ja-JP"/>
        </w:rPr>
        <w:drawing>
          <wp:inline distT="0" distB="0" distL="0" distR="0" wp14:anchorId="142BC6E2" wp14:editId="09B093FD">
            <wp:extent cx="8138795" cy="48037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38795" cy="48037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CBB5D0" w14:textId="77777777" w:rsidR="00985101" w:rsidRDefault="00985101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</w:pPr>
    </w:p>
    <w:p w14:paraId="05DDA5CD" w14:textId="77777777" w:rsidR="002318C0" w:rsidRDefault="002318C0" w:rsidP="00985101">
      <w:pPr>
        <w:spacing w:line="240" w:lineRule="auto"/>
        <w:jc w:val="both"/>
        <w:rPr>
          <w:rFonts w:ascii="Arial" w:hAnsi="Arial" w:cs="Arial"/>
          <w:sz w:val="21"/>
          <w:szCs w:val="21"/>
        </w:rPr>
        <w:sectPr w:rsidR="002318C0" w:rsidSect="00E91F47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2239AD7E" w14:textId="7C59A2EF" w:rsidR="00102AF1" w:rsidRDefault="002318C0" w:rsidP="00985101">
      <w:pPr>
        <w:spacing w:line="240" w:lineRule="auto"/>
        <w:jc w:val="both"/>
        <w:rPr>
          <w:rFonts w:ascii="Arial" w:hAnsi="Arial" w:cs="Arial"/>
          <w:color w:val="FF0000"/>
          <w:sz w:val="21"/>
          <w:szCs w:val="21"/>
        </w:rPr>
      </w:pPr>
      <w:r w:rsidRPr="002318C0">
        <w:rPr>
          <w:rFonts w:ascii="Arial" w:hAnsi="Arial" w:cs="Arial"/>
          <w:b/>
          <w:color w:val="FF0000"/>
          <w:sz w:val="21"/>
          <w:szCs w:val="21"/>
        </w:rPr>
        <w:lastRenderedPageBreak/>
        <w:t>Supplementary Figure 3</w:t>
      </w:r>
      <w:r w:rsidRPr="002318C0">
        <w:rPr>
          <w:rFonts w:ascii="Arial" w:hAnsi="Arial" w:cs="Arial"/>
          <w:color w:val="FF0000"/>
          <w:sz w:val="21"/>
          <w:szCs w:val="21"/>
        </w:rPr>
        <w:t xml:space="preserve">. Kaplan-Meier curve for overall survival from </w:t>
      </w:r>
      <w:r w:rsidR="00102AF1" w:rsidRPr="00102AF1">
        <w:rPr>
          <w:rFonts w:ascii="Arial" w:hAnsi="Arial" w:cs="Arial"/>
          <w:color w:val="FF0000"/>
          <w:sz w:val="21"/>
          <w:szCs w:val="21"/>
        </w:rPr>
        <w:t xml:space="preserve">ctDNA analysis </w:t>
      </w:r>
      <w:r w:rsidR="00102AF1">
        <w:rPr>
          <w:rFonts w:ascii="Arial" w:hAnsi="Arial" w:cs="Arial"/>
          <w:color w:val="FF0000"/>
          <w:sz w:val="21"/>
          <w:szCs w:val="21"/>
        </w:rPr>
        <w:t>stratified by ctDNA sequencing panel.</w:t>
      </w:r>
    </w:p>
    <w:p w14:paraId="3E680100" w14:textId="19C16FC0" w:rsidR="002318C0" w:rsidRDefault="002318C0" w:rsidP="00985101">
      <w:pPr>
        <w:spacing w:line="240" w:lineRule="auto"/>
        <w:jc w:val="both"/>
        <w:rPr>
          <w:rFonts w:ascii="Arial" w:hAnsi="Arial" w:cs="Arial"/>
          <w:color w:val="FF0000"/>
          <w:sz w:val="21"/>
          <w:szCs w:val="21"/>
        </w:rPr>
      </w:pPr>
      <w:r>
        <w:rPr>
          <w:rFonts w:ascii="Arial" w:hAnsi="Arial" w:cs="Arial"/>
          <w:b/>
          <w:color w:val="FF0000"/>
          <w:sz w:val="21"/>
          <w:szCs w:val="21"/>
        </w:rPr>
        <w:t>Supplementary Figure</w:t>
      </w:r>
      <w:r w:rsidRPr="002318C0">
        <w:rPr>
          <w:rFonts w:ascii="Arial" w:hAnsi="Arial" w:cs="Arial"/>
          <w:b/>
          <w:color w:val="FF0000"/>
          <w:sz w:val="21"/>
          <w:szCs w:val="21"/>
        </w:rPr>
        <w:t xml:space="preserve"> </w:t>
      </w:r>
      <w:r>
        <w:rPr>
          <w:rFonts w:ascii="Arial" w:hAnsi="Arial" w:cs="Arial"/>
          <w:b/>
          <w:color w:val="FF0000"/>
          <w:sz w:val="21"/>
          <w:szCs w:val="21"/>
        </w:rPr>
        <w:t>3</w:t>
      </w:r>
      <w:r w:rsidRPr="002318C0">
        <w:rPr>
          <w:rFonts w:ascii="Arial" w:hAnsi="Arial" w:cs="Arial"/>
          <w:b/>
          <w:color w:val="FF0000"/>
          <w:sz w:val="21"/>
          <w:szCs w:val="21"/>
        </w:rPr>
        <w:t>a</w:t>
      </w:r>
      <w:r>
        <w:rPr>
          <w:rFonts w:ascii="Arial" w:hAnsi="Arial" w:cs="Arial"/>
          <w:color w:val="FF0000"/>
          <w:sz w:val="21"/>
          <w:szCs w:val="21"/>
        </w:rPr>
        <w:t>. 73-gene panel [N=52</w:t>
      </w:r>
      <w:r w:rsidRPr="002318C0">
        <w:rPr>
          <w:rFonts w:ascii="Arial" w:hAnsi="Arial" w:cs="Arial"/>
          <w:color w:val="FF0000"/>
          <w:sz w:val="21"/>
          <w:szCs w:val="21"/>
        </w:rPr>
        <w:t>].</w:t>
      </w:r>
    </w:p>
    <w:p w14:paraId="4C5B7457" w14:textId="4FDF638A" w:rsidR="002318C0" w:rsidRDefault="00102AF1" w:rsidP="00985101">
      <w:pPr>
        <w:spacing w:line="240" w:lineRule="auto"/>
        <w:jc w:val="both"/>
        <w:rPr>
          <w:rFonts w:ascii="Arial" w:hAnsi="Arial" w:cs="Arial"/>
          <w:color w:val="FF0000"/>
          <w:sz w:val="21"/>
          <w:szCs w:val="21"/>
        </w:rPr>
      </w:pPr>
      <w:r>
        <w:rPr>
          <w:rFonts w:ascii="Arial" w:hAnsi="Arial" w:cs="Arial"/>
          <w:noProof/>
          <w:color w:val="FF0000"/>
          <w:sz w:val="21"/>
          <w:szCs w:val="21"/>
          <w:lang w:eastAsia="ja-JP"/>
        </w:rPr>
        <w:drawing>
          <wp:inline distT="0" distB="0" distL="0" distR="0" wp14:anchorId="255F8659" wp14:editId="5D1A00DC">
            <wp:extent cx="4904287" cy="384048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4287" cy="38404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156048" w14:textId="77777777" w:rsidR="005E3357" w:rsidRDefault="005E3357" w:rsidP="00985101">
      <w:pPr>
        <w:spacing w:line="240" w:lineRule="auto"/>
        <w:jc w:val="both"/>
        <w:rPr>
          <w:rFonts w:ascii="Arial" w:hAnsi="Arial" w:cs="Arial"/>
          <w:color w:val="FF0000"/>
          <w:sz w:val="21"/>
          <w:szCs w:val="21"/>
        </w:rPr>
      </w:pPr>
    </w:p>
    <w:p w14:paraId="6B8AFC0E" w14:textId="43B2AED1" w:rsidR="002318C0" w:rsidRPr="002318C0" w:rsidRDefault="002318C0" w:rsidP="00985101">
      <w:pPr>
        <w:spacing w:line="240" w:lineRule="auto"/>
        <w:jc w:val="both"/>
        <w:rPr>
          <w:rFonts w:ascii="Arial" w:hAnsi="Arial" w:cs="Arial"/>
          <w:color w:val="FF0000"/>
          <w:sz w:val="21"/>
          <w:szCs w:val="21"/>
        </w:rPr>
      </w:pPr>
      <w:r w:rsidRPr="002318C0">
        <w:rPr>
          <w:rFonts w:ascii="Arial" w:hAnsi="Arial" w:cs="Arial"/>
          <w:b/>
          <w:color w:val="FF0000"/>
          <w:sz w:val="21"/>
          <w:szCs w:val="21"/>
        </w:rPr>
        <w:t>Supplementary Figure 3b</w:t>
      </w:r>
      <w:r w:rsidRPr="002318C0">
        <w:rPr>
          <w:rFonts w:ascii="Arial" w:hAnsi="Arial" w:cs="Arial"/>
          <w:color w:val="FF0000"/>
          <w:sz w:val="21"/>
          <w:szCs w:val="21"/>
        </w:rPr>
        <w:t>. 54-70-gene panels [N=</w:t>
      </w:r>
      <w:r>
        <w:rPr>
          <w:rFonts w:ascii="Arial" w:hAnsi="Arial" w:cs="Arial"/>
          <w:color w:val="FF0000"/>
          <w:sz w:val="21"/>
          <w:szCs w:val="21"/>
        </w:rPr>
        <w:t>42</w:t>
      </w:r>
      <w:r w:rsidRPr="002318C0">
        <w:rPr>
          <w:rFonts w:ascii="Arial" w:hAnsi="Arial" w:cs="Arial"/>
          <w:color w:val="FF0000"/>
          <w:sz w:val="21"/>
          <w:szCs w:val="21"/>
        </w:rPr>
        <w:t>].</w:t>
      </w:r>
    </w:p>
    <w:p w14:paraId="4D0AAE6D" w14:textId="2A654D68" w:rsidR="00985101" w:rsidRPr="00F2467A" w:rsidRDefault="00102AF1" w:rsidP="00985101">
      <w:pPr>
        <w:spacing w:line="480" w:lineRule="auto"/>
        <w:jc w:val="both"/>
        <w:rPr>
          <w:rFonts w:ascii="Arial" w:hAnsi="Arial" w:cs="Arial"/>
          <w:b/>
          <w:sz w:val="21"/>
          <w:szCs w:val="21"/>
        </w:rPr>
      </w:pPr>
      <w:r>
        <w:rPr>
          <w:rFonts w:ascii="Arial" w:hAnsi="Arial" w:cs="Arial"/>
          <w:b/>
          <w:noProof/>
          <w:sz w:val="21"/>
          <w:szCs w:val="21"/>
          <w:lang w:eastAsia="ja-JP"/>
        </w:rPr>
        <w:drawing>
          <wp:inline distT="0" distB="0" distL="0" distR="0" wp14:anchorId="721C2EA6" wp14:editId="5360E593">
            <wp:extent cx="4904287" cy="3840480"/>
            <wp:effectExtent l="0" t="0" r="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4287" cy="38404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D2587A" w14:textId="77777777" w:rsidR="00985101" w:rsidRPr="00F2467A" w:rsidRDefault="00985101" w:rsidP="00985101">
      <w:pPr>
        <w:spacing w:line="480" w:lineRule="auto"/>
        <w:jc w:val="center"/>
        <w:rPr>
          <w:rFonts w:ascii="Arial" w:hAnsi="Arial" w:cs="Arial"/>
          <w:b/>
          <w:sz w:val="21"/>
          <w:szCs w:val="21"/>
        </w:rPr>
        <w:sectPr w:rsidR="00985101" w:rsidRPr="00F2467A" w:rsidSect="00102AF1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799901BB" w14:textId="77777777" w:rsidR="00985101" w:rsidRPr="00F2467A" w:rsidRDefault="00985101" w:rsidP="00985101">
      <w:pPr>
        <w:spacing w:line="480" w:lineRule="auto"/>
        <w:jc w:val="center"/>
        <w:rPr>
          <w:rFonts w:ascii="Arial" w:hAnsi="Arial" w:cs="Arial"/>
          <w:b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lastRenderedPageBreak/>
        <w:t>SUPPLEMENTAL REFERENCES</w:t>
      </w:r>
    </w:p>
    <w:p w14:paraId="35B7B7B5" w14:textId="77777777" w:rsidR="00002F09" w:rsidRPr="00F2467A" w:rsidRDefault="00985101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fldChar w:fldCharType="begin"/>
      </w:r>
      <w:r w:rsidRPr="00F2467A">
        <w:rPr>
          <w:rFonts w:ascii="Arial" w:hAnsi="Arial" w:cs="Arial"/>
          <w:b/>
          <w:sz w:val="21"/>
          <w:szCs w:val="21"/>
        </w:rPr>
        <w:instrText xml:space="preserve"> ADDIN EN.REFLIST </w:instrText>
      </w:r>
      <w:r w:rsidRPr="00F2467A">
        <w:rPr>
          <w:rFonts w:ascii="Arial" w:hAnsi="Arial" w:cs="Arial"/>
          <w:b/>
          <w:sz w:val="21"/>
          <w:szCs w:val="21"/>
        </w:rPr>
        <w:fldChar w:fldCharType="separate"/>
      </w:r>
      <w:r w:rsidR="00002F09" w:rsidRPr="00F2467A">
        <w:rPr>
          <w:rFonts w:ascii="Arial" w:hAnsi="Arial" w:cs="Arial"/>
          <w:sz w:val="21"/>
          <w:szCs w:val="21"/>
        </w:rPr>
        <w:t>1.</w:t>
      </w:r>
      <w:r w:rsidR="00002F09" w:rsidRPr="00F2467A">
        <w:rPr>
          <w:rFonts w:ascii="Arial" w:hAnsi="Arial" w:cs="Arial"/>
          <w:sz w:val="21"/>
          <w:szCs w:val="21"/>
        </w:rPr>
        <w:tab/>
        <w:t>Helsen C, Van den Broeck T, Voet A, et al. Androgen receptor antagonists for prostate cancer therapy. Endocr Relat Cancer 2014;21:T105-18.</w:t>
      </w:r>
    </w:p>
    <w:p w14:paraId="6C119BE2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.</w:t>
      </w:r>
      <w:r w:rsidRPr="00F2467A">
        <w:rPr>
          <w:rFonts w:ascii="Arial" w:hAnsi="Arial" w:cs="Arial"/>
          <w:sz w:val="21"/>
          <w:szCs w:val="21"/>
        </w:rPr>
        <w:tab/>
        <w:t>Gelman IH. Androgen receptor activation in castration-recurrent prostate cancer: the role of Src-family and Ack1 tyrosine kinases. Int J Biol Sci 2014;10:620-6.</w:t>
      </w:r>
    </w:p>
    <w:p w14:paraId="6B527DBD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.</w:t>
      </w:r>
      <w:r w:rsidRPr="00F2467A">
        <w:rPr>
          <w:rFonts w:ascii="Arial" w:hAnsi="Arial" w:cs="Arial"/>
          <w:sz w:val="21"/>
          <w:szCs w:val="21"/>
        </w:rPr>
        <w:tab/>
        <w:t>Sharifi N. Mechanisms of androgen receptor activation in castration-resistant prostate cancer. Endocrinology 2013;154:4010-7.</w:t>
      </w:r>
    </w:p>
    <w:p w14:paraId="431DD073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.</w:t>
      </w:r>
      <w:r w:rsidRPr="00F2467A">
        <w:rPr>
          <w:rFonts w:ascii="Arial" w:hAnsi="Arial" w:cs="Arial"/>
          <w:sz w:val="21"/>
          <w:szCs w:val="21"/>
        </w:rPr>
        <w:tab/>
        <w:t>Sartor O. Combination therapy: Abiraterone prolongs survival in metastatic prostate cancer. Nat Rev Clin Oncol 2011;8:515-6.</w:t>
      </w:r>
    </w:p>
    <w:p w14:paraId="536D15F2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.</w:t>
      </w:r>
      <w:r w:rsidRPr="00F2467A">
        <w:rPr>
          <w:rFonts w:ascii="Arial" w:hAnsi="Arial" w:cs="Arial"/>
          <w:sz w:val="21"/>
          <w:szCs w:val="21"/>
        </w:rPr>
        <w:tab/>
        <w:t>Scher HI, Fizazi K, Saad F, et al. Increased survival with enzalutamide in prostate cancer after chemotherapy. N Engl J Med 2012;367:1187-97.</w:t>
      </w:r>
    </w:p>
    <w:p w14:paraId="539A073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.</w:t>
      </w:r>
      <w:r w:rsidRPr="00F2467A">
        <w:rPr>
          <w:rFonts w:ascii="Arial" w:hAnsi="Arial" w:cs="Arial"/>
          <w:sz w:val="21"/>
          <w:szCs w:val="21"/>
        </w:rPr>
        <w:tab/>
        <w:t>Akaza H, Hinotsu S, Usami M, et al. Combined androgen blockade with bicalutamide for advanced prostate cancer: long-term follow-up of a phase 3, double-blind, randomized study for survival. Cancer 2009;115:3437-45.</w:t>
      </w:r>
    </w:p>
    <w:p w14:paraId="4EF861B9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.</w:t>
      </w:r>
      <w:r w:rsidRPr="00F2467A">
        <w:rPr>
          <w:rFonts w:ascii="Arial" w:hAnsi="Arial" w:cs="Arial"/>
          <w:sz w:val="21"/>
          <w:szCs w:val="21"/>
        </w:rPr>
        <w:tab/>
        <w:t>Peng G, Lin SY. Exploiting the homologous recombination DNA repair network for targeted cancer therapy. World J Clin Oncol 2011;2:73-9.</w:t>
      </w:r>
    </w:p>
    <w:p w14:paraId="40A9323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.</w:t>
      </w:r>
      <w:r w:rsidRPr="00F2467A">
        <w:rPr>
          <w:rFonts w:ascii="Arial" w:hAnsi="Arial" w:cs="Arial"/>
          <w:sz w:val="21"/>
          <w:szCs w:val="21"/>
        </w:rPr>
        <w:tab/>
        <w:t>Weston VJ, Oldreive CE, Skowronska A, et al. The PARP inhibitor olaparib induces significant killing of ATM-deficient lymphoid tumor cells in vitro and in vivo. Blood 2010;116:4578-87.</w:t>
      </w:r>
    </w:p>
    <w:p w14:paraId="2960DCD5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9.</w:t>
      </w:r>
      <w:r w:rsidRPr="00F2467A">
        <w:rPr>
          <w:rFonts w:ascii="Arial" w:hAnsi="Arial" w:cs="Arial"/>
          <w:sz w:val="21"/>
          <w:szCs w:val="21"/>
        </w:rPr>
        <w:tab/>
        <w:t>Riabinska A, Daheim M, Herter-Sprie GS, et al. Therapeutic targeting of a robust non-oncogene addiction to PRKDC in ATM-defective tumors. Sci Transl Med 2013;5:189ra78.</w:t>
      </w:r>
    </w:p>
    <w:p w14:paraId="0ADC2CDC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0.</w:t>
      </w:r>
      <w:r w:rsidRPr="00F2467A">
        <w:rPr>
          <w:rFonts w:ascii="Arial" w:hAnsi="Arial" w:cs="Arial"/>
          <w:sz w:val="21"/>
          <w:szCs w:val="21"/>
        </w:rPr>
        <w:tab/>
        <w:t>Michels J, Vitale I, Saparbaev M, et al. Predictive biomarkers for cancer therapy with PARP inhibitors. Oncogene 2014;33:3894-907.</w:t>
      </w:r>
    </w:p>
    <w:p w14:paraId="2C4CC4C0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1.</w:t>
      </w:r>
      <w:r w:rsidRPr="00F2467A">
        <w:rPr>
          <w:rFonts w:ascii="Arial" w:hAnsi="Arial" w:cs="Arial"/>
          <w:sz w:val="21"/>
          <w:szCs w:val="21"/>
        </w:rPr>
        <w:tab/>
        <w:t>Aprile G, Macerelli M, Giuliani F. Regorafenib for gastrointestinal malignancies : from preclinical data to clinical results of a novel multi-target inhibitor. BioDrugs 2013;27:213-24.</w:t>
      </w:r>
    </w:p>
    <w:p w14:paraId="20AE8A11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2.</w:t>
      </w:r>
      <w:r w:rsidRPr="00F2467A">
        <w:rPr>
          <w:rFonts w:ascii="Arial" w:hAnsi="Arial" w:cs="Arial"/>
          <w:sz w:val="21"/>
          <w:szCs w:val="21"/>
        </w:rPr>
        <w:tab/>
        <w:t>Wilhelm SM, Dumas J, Adnane L, et al. Regorafenib (BAY 73-4506): a new oral multikinase inhibitor of angiogenic, stromal and oncogenic receptor tyrosine kinases with potent preclinical antitumor activity. Int J Cancer 2011;129:245-55.</w:t>
      </w:r>
    </w:p>
    <w:p w14:paraId="5FC8A22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3.</w:t>
      </w:r>
      <w:r w:rsidRPr="00F2467A">
        <w:rPr>
          <w:rFonts w:ascii="Arial" w:hAnsi="Arial" w:cs="Arial"/>
          <w:sz w:val="21"/>
          <w:szCs w:val="21"/>
        </w:rPr>
        <w:tab/>
        <w:t>Grothey A, Van Cutsem E, Sobrero A, et al. Regorafenib monotherapy for previously treated metastatic colorectal cancer (CORRECT): an international, multicentre, randomised, placebo-controlled, phase 3 trial. Lancet 2013;381:303-12.</w:t>
      </w:r>
    </w:p>
    <w:p w14:paraId="551C6E3D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4.</w:t>
      </w:r>
      <w:r w:rsidRPr="00F2467A">
        <w:rPr>
          <w:rFonts w:ascii="Arial" w:hAnsi="Arial" w:cs="Arial"/>
          <w:sz w:val="21"/>
          <w:szCs w:val="21"/>
        </w:rPr>
        <w:tab/>
        <w:t>Demetri GD, Reichardt P, Kang YK, et al. Efficacy and safety of regorafenib for advanced gastrointestinal stromal tumours after failure of imatinib and sunitinib (GRID): an international, multicentre, randomised, placebo-controlled, phase 3 trial. Lancet 2013;381:295-302.</w:t>
      </w:r>
    </w:p>
    <w:p w14:paraId="1D1DAC81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5.</w:t>
      </w:r>
      <w:r w:rsidRPr="00F2467A">
        <w:rPr>
          <w:rFonts w:ascii="Arial" w:hAnsi="Arial" w:cs="Arial"/>
          <w:sz w:val="21"/>
          <w:szCs w:val="21"/>
        </w:rPr>
        <w:tab/>
        <w:t>Bruix J, Qin S, Merle P, et al. Regorafenib for patients with hepatocellular carcinoma who progressed on sorafenib treatment (RESORCE): a randomised, double-blind, placebo-controlled, phase 3 trial. Lancet 2017;389:56-66.</w:t>
      </w:r>
    </w:p>
    <w:p w14:paraId="1A614D44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6.</w:t>
      </w:r>
      <w:r w:rsidRPr="00F2467A">
        <w:rPr>
          <w:rFonts w:ascii="Arial" w:hAnsi="Arial" w:cs="Arial"/>
          <w:sz w:val="21"/>
          <w:szCs w:val="21"/>
        </w:rPr>
        <w:tab/>
        <w:t>Flaherty KT, Puzanov I, Kim KB, et al. Inhibition of mutated, activated BRAF in metastatic melanoma. N Engl J Med 2010;363:809-19.</w:t>
      </w:r>
    </w:p>
    <w:p w14:paraId="58443654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7.</w:t>
      </w:r>
      <w:r w:rsidRPr="00F2467A">
        <w:rPr>
          <w:rFonts w:ascii="Arial" w:hAnsi="Arial" w:cs="Arial"/>
          <w:sz w:val="21"/>
          <w:szCs w:val="21"/>
        </w:rPr>
        <w:tab/>
        <w:t>Flaherty KT, Infante JR, Daud A, et al. Combined BRAF and MEK inhibition in melanoma with BRAF V600 mutations. N Engl J Med 2012;367:1694-703.</w:t>
      </w:r>
    </w:p>
    <w:p w14:paraId="672E4715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8.</w:t>
      </w:r>
      <w:r w:rsidRPr="00F2467A">
        <w:rPr>
          <w:rFonts w:ascii="Arial" w:hAnsi="Arial" w:cs="Arial"/>
          <w:sz w:val="21"/>
          <w:szCs w:val="21"/>
        </w:rPr>
        <w:tab/>
        <w:t>Flaherty KT, Robert C, Hersey P, et al. Improved survival with MEK inhibition in BRAF-mutated melanoma. N Engl J Med 2012;367:107-14.</w:t>
      </w:r>
    </w:p>
    <w:p w14:paraId="76C58C8C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19.</w:t>
      </w:r>
      <w:r w:rsidRPr="00F2467A">
        <w:rPr>
          <w:rFonts w:ascii="Arial" w:hAnsi="Arial" w:cs="Arial"/>
          <w:sz w:val="21"/>
          <w:szCs w:val="21"/>
        </w:rPr>
        <w:tab/>
        <w:t>Larkin J, Ascierto PA, Dreno B, et al. Combined vemurafenib and cobimetinib in BRAF-mutated melanoma. N Engl J Med 2014;371:1867-76.</w:t>
      </w:r>
    </w:p>
    <w:p w14:paraId="50A3D72D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0.</w:t>
      </w:r>
      <w:r w:rsidRPr="00F2467A">
        <w:rPr>
          <w:rFonts w:ascii="Arial" w:hAnsi="Arial" w:cs="Arial"/>
          <w:sz w:val="21"/>
          <w:szCs w:val="21"/>
        </w:rPr>
        <w:tab/>
        <w:t>Dummer R, Ascierto PA, Gogas HJ, et al. Encorafenib plus binimetinib versus vemurafenib or encorafenib in patients with BRAF-mutant melanoma (COLUMBUS): a multicentre, open-label, randomised phase 3 trial. Lancet Oncol 2018;19:603-615.</w:t>
      </w:r>
    </w:p>
    <w:p w14:paraId="0C691AE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1.</w:t>
      </w:r>
      <w:r w:rsidRPr="00F2467A">
        <w:rPr>
          <w:rFonts w:ascii="Arial" w:hAnsi="Arial" w:cs="Arial"/>
          <w:sz w:val="21"/>
          <w:szCs w:val="21"/>
        </w:rPr>
        <w:tab/>
        <w:t>Hollis RL, Churchman M, Gourley C. Distinct implications of different BRCA mutations: efficacy of cytotoxic chemotherapy, PARP inhibition and clinical outcome in ovarian cancer. Onco Targets Ther 2017;10:2539-2551.</w:t>
      </w:r>
    </w:p>
    <w:p w14:paraId="0A1A1DE9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2.</w:t>
      </w:r>
      <w:r w:rsidRPr="00F2467A">
        <w:rPr>
          <w:rFonts w:ascii="Arial" w:hAnsi="Arial" w:cs="Arial"/>
          <w:sz w:val="21"/>
          <w:szCs w:val="21"/>
        </w:rPr>
        <w:tab/>
        <w:t>Kim G, Ison G, McKee AE, et al. FDA Approval Summary: Olaparib Monotherapy in Patients with Deleterious Germline BRCA-Mutated Advanced Ovarian Cancer Treated with Three or More Lines of Chemotherapy. Clin Cancer Res 2015;21:4257-61.</w:t>
      </w:r>
    </w:p>
    <w:p w14:paraId="1BBE3E86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3.</w:t>
      </w:r>
      <w:r w:rsidRPr="00F2467A">
        <w:rPr>
          <w:rFonts w:ascii="Arial" w:hAnsi="Arial" w:cs="Arial"/>
          <w:sz w:val="21"/>
          <w:szCs w:val="21"/>
        </w:rPr>
        <w:tab/>
        <w:t>Swisher EM, Lin KK, Oza AM, et al. Rucaparib in relapsed, platinum-sensitive high-grade ovarian carcinoma (ARIEL2 Part 1): an international, multicentre, open-label, phase 2 trial. Lancet Oncol 2017;18:75-87.</w:t>
      </w:r>
    </w:p>
    <w:p w14:paraId="05D259E2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4.</w:t>
      </w:r>
      <w:r w:rsidRPr="00F2467A">
        <w:rPr>
          <w:rFonts w:ascii="Arial" w:hAnsi="Arial" w:cs="Arial"/>
          <w:sz w:val="21"/>
          <w:szCs w:val="21"/>
        </w:rPr>
        <w:tab/>
        <w:t>Mirza MR, Monk BJ, Herrstedt J, et al. Niraparib Maintenance Therapy in Platinum-Sensitive, Recurrent Ovarian Cancer. N Engl J Med 2016;375:2154-2164.</w:t>
      </w:r>
    </w:p>
    <w:p w14:paraId="26BBCC9B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lastRenderedPageBreak/>
        <w:t>25.</w:t>
      </w:r>
      <w:r w:rsidRPr="00F2467A">
        <w:rPr>
          <w:rFonts w:ascii="Arial" w:hAnsi="Arial" w:cs="Arial"/>
          <w:sz w:val="21"/>
          <w:szCs w:val="21"/>
        </w:rPr>
        <w:tab/>
        <w:t>Tutt A, Robson M, Garber JE, et al. Oral poly(ADP-ribose) polymerase inhibitor olaparib in patients with BRCA1 or BRCA2 mutations and advanced breast cancer: a proof-of-concept trial. Lancet 2010;376:235-44.</w:t>
      </w:r>
    </w:p>
    <w:p w14:paraId="765FC37C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6.</w:t>
      </w:r>
      <w:r w:rsidRPr="00F2467A">
        <w:rPr>
          <w:rFonts w:ascii="Arial" w:hAnsi="Arial" w:cs="Arial"/>
          <w:sz w:val="21"/>
          <w:szCs w:val="21"/>
        </w:rPr>
        <w:tab/>
        <w:t>Gong X, Litchfield LM, Webster Y, et al. Genomic Aberrations that Activate D-type Cyclins Are Associated with Enhanced Sensitivity to the CDK4 and CDK6 Inhibitor Abemaciclib. Cancer Cell 2017;32:761-776.e6.</w:t>
      </w:r>
    </w:p>
    <w:p w14:paraId="25BAFBB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7.</w:t>
      </w:r>
      <w:r w:rsidRPr="00F2467A">
        <w:rPr>
          <w:rFonts w:ascii="Arial" w:hAnsi="Arial" w:cs="Arial"/>
          <w:sz w:val="21"/>
          <w:szCs w:val="21"/>
        </w:rPr>
        <w:tab/>
        <w:t>DeMichele A, Clark AS, Tan KS, et al. CDK 4/6 inhibitor palbociclib (PD0332991) in Rb+ advanced breast cancer: phase II activity, safety, and predictive biomarker assessment. Clin Cancer Res 2015;21:995-1001.</w:t>
      </w:r>
    </w:p>
    <w:p w14:paraId="742599B1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8.</w:t>
      </w:r>
      <w:r w:rsidRPr="00F2467A">
        <w:rPr>
          <w:rFonts w:ascii="Arial" w:hAnsi="Arial" w:cs="Arial"/>
          <w:sz w:val="21"/>
          <w:szCs w:val="21"/>
        </w:rPr>
        <w:tab/>
        <w:t>Sherr CJ, Beach D, Shapiro GI. Targeting CDK4 and CDK6: From Discovery to Therapy. Cancer Discov 2016;6:353-67.</w:t>
      </w:r>
    </w:p>
    <w:p w14:paraId="721067A4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29.</w:t>
      </w:r>
      <w:r w:rsidRPr="00F2467A">
        <w:rPr>
          <w:rFonts w:ascii="Arial" w:hAnsi="Arial" w:cs="Arial"/>
          <w:sz w:val="21"/>
          <w:szCs w:val="21"/>
        </w:rPr>
        <w:tab/>
        <w:t>Lapenna S, Giordano A. Cell cycle kinases as therapeutic targets for cancer. Nat Rev Drug Discov 2009;8:547-66.</w:t>
      </w:r>
    </w:p>
    <w:p w14:paraId="0D13CD10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0.</w:t>
      </w:r>
      <w:r w:rsidRPr="00F2467A">
        <w:rPr>
          <w:rFonts w:ascii="Arial" w:hAnsi="Arial" w:cs="Arial"/>
          <w:sz w:val="21"/>
          <w:szCs w:val="21"/>
        </w:rPr>
        <w:tab/>
        <w:t>Malumbres M, Pevarello P, Barbacid M, et al. CDK inhibitors in cancer therapy: what is next? Trends Pharmacol Sci 2008;29:16-21.</w:t>
      </w:r>
    </w:p>
    <w:p w14:paraId="684FE5B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1.</w:t>
      </w:r>
      <w:r w:rsidRPr="00F2467A">
        <w:rPr>
          <w:rFonts w:ascii="Arial" w:hAnsi="Arial" w:cs="Arial"/>
          <w:sz w:val="21"/>
          <w:szCs w:val="21"/>
        </w:rPr>
        <w:tab/>
        <w:t>Zhang Y, Xiong Y, Yarbrough WG. ARF promotes MDM2 degradation and stabilizes p53: ARF-INK4a locus deletion impairs both the Rb and p53 tumor suppression pathways. Cell 1998;92:725-34.</w:t>
      </w:r>
    </w:p>
    <w:p w14:paraId="6CE04705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2.</w:t>
      </w:r>
      <w:r w:rsidRPr="00F2467A">
        <w:rPr>
          <w:rFonts w:ascii="Arial" w:hAnsi="Arial" w:cs="Arial"/>
          <w:sz w:val="21"/>
          <w:szCs w:val="21"/>
        </w:rPr>
        <w:tab/>
        <w:t>Stone S, Jiang P, Dayananth P, et al. Complex structure and regulation of the P16 (MTS1) locus. Cancer Res 1995;55:2988-94.</w:t>
      </w:r>
    </w:p>
    <w:p w14:paraId="356B2B35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3.</w:t>
      </w:r>
      <w:r w:rsidRPr="00F2467A">
        <w:rPr>
          <w:rFonts w:ascii="Arial" w:hAnsi="Arial" w:cs="Arial"/>
          <w:sz w:val="21"/>
          <w:szCs w:val="21"/>
        </w:rPr>
        <w:tab/>
        <w:t>Moore MJ, Goldstein D, Hamm J, et al. Erlotinib plus gemcitabine compared with gemcitabine alone in patients with advanced pancreatic cancer: a phase III trial of the National Cancer Institute of Canada Clinical Trials Group. J Clin Oncol 2007;25:1960-6.</w:t>
      </w:r>
    </w:p>
    <w:p w14:paraId="24812418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4.</w:t>
      </w:r>
      <w:r w:rsidRPr="00F2467A">
        <w:rPr>
          <w:rFonts w:ascii="Arial" w:hAnsi="Arial" w:cs="Arial"/>
          <w:sz w:val="21"/>
          <w:szCs w:val="21"/>
        </w:rPr>
        <w:tab/>
        <w:t>Senderowicz AM, Johnson JR, Sridhara R, et al. Erlotinib/gemcitabine for first-line treatment of locally advanced or metastatic adenocarcinoma of the pancreas. Oncology (Williston Park) 2007;21:1696-706; discussion 1706-9, 1712, 1715.</w:t>
      </w:r>
    </w:p>
    <w:p w14:paraId="435D739F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5.</w:t>
      </w:r>
      <w:r w:rsidRPr="00F2467A">
        <w:rPr>
          <w:rFonts w:ascii="Arial" w:hAnsi="Arial" w:cs="Arial"/>
          <w:sz w:val="21"/>
          <w:szCs w:val="21"/>
        </w:rPr>
        <w:tab/>
        <w:t>Bang YJ, Van Cutsem E, Feyereislova A, et al. Trastuzumab in combination with chemotherapy versus chemotherapy alone for treatment of HER2-positive advanced gastric or gastro-oesophageal junction cancer (ToGA): a phase 3, open-label, randomised controlled trial. Lancet 2010;376:687-97.</w:t>
      </w:r>
    </w:p>
    <w:p w14:paraId="1967FE3D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6.</w:t>
      </w:r>
      <w:r w:rsidRPr="00F2467A">
        <w:rPr>
          <w:rFonts w:ascii="Arial" w:hAnsi="Arial" w:cs="Arial"/>
          <w:sz w:val="21"/>
          <w:szCs w:val="21"/>
        </w:rPr>
        <w:tab/>
        <w:t>Jones KL, Buzdar AU. Evolving novel anti-HER2 strategies. Lancet Oncol 2009;10:1179-87.</w:t>
      </w:r>
    </w:p>
    <w:p w14:paraId="472D52AD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7.</w:t>
      </w:r>
      <w:r w:rsidRPr="00F2467A">
        <w:rPr>
          <w:rFonts w:ascii="Arial" w:hAnsi="Arial" w:cs="Arial"/>
          <w:sz w:val="21"/>
          <w:szCs w:val="21"/>
        </w:rPr>
        <w:tab/>
        <w:t>Baselga J, Cortes J, Kim SB, et al. Pertuzumab plus trastuzumab plus docetaxel for metastatic breast cancer. N Engl J Med 2012;366:109-19.</w:t>
      </w:r>
    </w:p>
    <w:p w14:paraId="4205277C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8.</w:t>
      </w:r>
      <w:r w:rsidRPr="00F2467A">
        <w:rPr>
          <w:rFonts w:ascii="Arial" w:hAnsi="Arial" w:cs="Arial"/>
          <w:sz w:val="21"/>
          <w:szCs w:val="21"/>
        </w:rPr>
        <w:tab/>
        <w:t>Verma S, Miles D, Gianni L, et al. Trastuzumab emtansine for HER2-positive advanced breast cancer. N Engl J Med 2012;367:1783-91.</w:t>
      </w:r>
    </w:p>
    <w:p w14:paraId="37042EEC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39.</w:t>
      </w:r>
      <w:r w:rsidRPr="00F2467A">
        <w:rPr>
          <w:rFonts w:ascii="Arial" w:hAnsi="Arial" w:cs="Arial"/>
          <w:sz w:val="21"/>
          <w:szCs w:val="21"/>
        </w:rPr>
        <w:tab/>
        <w:t>Gelmon KA, Boyle FM, Kaufman B, et al. Lapatinib or Trastuzumab Plus Taxane Therapy for Human Epidermal Growth Factor Receptor 2-Positive Advanced Breast Cancer: Final Results of NCIC CTG MA.31. J Clin Oncol 2015;33:1574-83.</w:t>
      </w:r>
    </w:p>
    <w:p w14:paraId="507DCE4F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0.</w:t>
      </w:r>
      <w:r w:rsidRPr="00F2467A">
        <w:rPr>
          <w:rFonts w:ascii="Arial" w:hAnsi="Arial" w:cs="Arial"/>
          <w:sz w:val="21"/>
          <w:szCs w:val="21"/>
        </w:rPr>
        <w:tab/>
        <w:t>Modjtahedi H, Cho BC, Michel MC, et al. A comprehensive review of the preclinical efficacy profile of the ErbB family blocker afatinib in cancer. Naunyn Schmiedebergs Arch Pharmacol 2014;387:505-21.</w:t>
      </w:r>
    </w:p>
    <w:p w14:paraId="5AAAEE43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1.</w:t>
      </w:r>
      <w:r w:rsidRPr="00F2467A">
        <w:rPr>
          <w:rFonts w:ascii="Arial" w:hAnsi="Arial" w:cs="Arial"/>
          <w:sz w:val="21"/>
          <w:szCs w:val="21"/>
        </w:rPr>
        <w:tab/>
        <w:t>Mao JH, Kim IJ, Wu D, et al. FBXW7 targets mTOR for degradation and cooperates with PTEN in tumor suppression. Science 2008;321:1499-502.</w:t>
      </w:r>
    </w:p>
    <w:p w14:paraId="507456D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2.</w:t>
      </w:r>
      <w:r w:rsidRPr="00F2467A">
        <w:rPr>
          <w:rFonts w:ascii="Arial" w:hAnsi="Arial" w:cs="Arial"/>
          <w:sz w:val="21"/>
          <w:szCs w:val="21"/>
        </w:rPr>
        <w:tab/>
        <w:t>Jardim DL, Wheler JJ, Hess K, et al. FBXW7 mutations in patients with advanced cancers: clinical and molecular characteristics and outcomes with mTOR inhibitors. PLoS One 2014;9:e89388.</w:t>
      </w:r>
    </w:p>
    <w:p w14:paraId="063BA695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3.</w:t>
      </w:r>
      <w:r w:rsidRPr="00F2467A">
        <w:rPr>
          <w:rFonts w:ascii="Arial" w:hAnsi="Arial" w:cs="Arial"/>
          <w:sz w:val="21"/>
          <w:szCs w:val="21"/>
        </w:rPr>
        <w:tab/>
        <w:t>Myers AP, Filiaci VL, Zhang Y, et al. Tumor mutational analysis of GOG248, a phase II study of temsirolimus or temsirolimus and alternating megestrol acetate and tamoxifen for advanced endometrial cancer (EC): An NRG Oncology/Gynecologic Oncology Group study. Gynecol Oncol 2016;141:43-8.</w:t>
      </w:r>
    </w:p>
    <w:p w14:paraId="3D8B4E82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4.</w:t>
      </w:r>
      <w:r w:rsidRPr="00F2467A">
        <w:rPr>
          <w:rFonts w:ascii="Arial" w:hAnsi="Arial" w:cs="Arial"/>
          <w:sz w:val="21"/>
          <w:szCs w:val="21"/>
        </w:rPr>
        <w:tab/>
        <w:t>Sternberg CN, Davis ID, Mardiak J, et al. Pazopanib in locally advanced or metastatic renal cell carcinoma: results of a randomized phase III trial. J Clin Oncol 2010;28:1061-8.</w:t>
      </w:r>
    </w:p>
    <w:p w14:paraId="4D520AC2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5.</w:t>
      </w:r>
      <w:r w:rsidRPr="00F2467A">
        <w:rPr>
          <w:rFonts w:ascii="Arial" w:hAnsi="Arial" w:cs="Arial"/>
          <w:sz w:val="21"/>
          <w:szCs w:val="21"/>
        </w:rPr>
        <w:tab/>
        <w:t>Motzer RJ, Hutson TE, Glen H, et al. Lenvatinib, everolimus, and the combination in patients with metastatic renal cell carcinoma: a randomised, phase 2, open-label, multicentre trial. Lancet Oncol 2015;16:1473-1482.</w:t>
      </w:r>
    </w:p>
    <w:p w14:paraId="6A665516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6.</w:t>
      </w:r>
      <w:r w:rsidRPr="00F2467A">
        <w:rPr>
          <w:rFonts w:ascii="Arial" w:hAnsi="Arial" w:cs="Arial"/>
          <w:sz w:val="21"/>
          <w:szCs w:val="21"/>
        </w:rPr>
        <w:tab/>
        <w:t>Schlumberger M, Tahara M, Wirth LJ, et al. Lenvatinib versus placebo in radioiodine-refractory thyroid cancer. N Engl J Med 2015;372:621-30.</w:t>
      </w:r>
    </w:p>
    <w:p w14:paraId="5CA9B11D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7.</w:t>
      </w:r>
      <w:r w:rsidRPr="00F2467A">
        <w:rPr>
          <w:rFonts w:ascii="Arial" w:hAnsi="Arial" w:cs="Arial"/>
          <w:sz w:val="21"/>
          <w:szCs w:val="21"/>
        </w:rPr>
        <w:tab/>
        <w:t>van der Graaf WT, Blay JY, Chawla SP, et al. Pazopanib for metastatic soft-tissue sarcoma (PALETTE): a randomised, double-blind, placebo-controlled phase 3 trial. Lancet 2012;379:1879-86.</w:t>
      </w:r>
    </w:p>
    <w:p w14:paraId="380A4ED6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8.</w:t>
      </w:r>
      <w:r w:rsidRPr="00F2467A">
        <w:rPr>
          <w:rFonts w:ascii="Arial" w:hAnsi="Arial" w:cs="Arial"/>
          <w:sz w:val="21"/>
          <w:szCs w:val="21"/>
        </w:rPr>
        <w:tab/>
        <w:t>Cortes JE, Kim DW, Pinilla-Ibarz J, et al. A phase 2 trial of ponatinib in Philadelphia chromosome-positive leukemias. N Engl J Med 2013;369:1783-96.</w:t>
      </w:r>
    </w:p>
    <w:p w14:paraId="57573BB9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49.</w:t>
      </w:r>
      <w:r w:rsidRPr="00F2467A">
        <w:rPr>
          <w:rFonts w:ascii="Arial" w:hAnsi="Arial" w:cs="Arial"/>
          <w:sz w:val="21"/>
          <w:szCs w:val="21"/>
        </w:rPr>
        <w:tab/>
        <w:t>Wilson CH, McIntyre RE, Arends MJ, et al. The activating mutation R201C in GNAS promotes intestinal tumourigenesis in Apc(Min/+) mice through activation of Wnt and ERK1/2 MAPK pathways. Oncogene 2010;29:4567-75.</w:t>
      </w:r>
    </w:p>
    <w:p w14:paraId="7CE12115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0.</w:t>
      </w:r>
      <w:r w:rsidRPr="00F2467A">
        <w:rPr>
          <w:rFonts w:ascii="Arial" w:hAnsi="Arial" w:cs="Arial"/>
          <w:sz w:val="21"/>
          <w:szCs w:val="21"/>
        </w:rPr>
        <w:tab/>
        <w:t>Cox AD, Fesik SW, Kimmelman AC, et al. Drugging the undruggable RAS: Mission possible? Nat Rev Drug Discov 2014;13:828-51.</w:t>
      </w:r>
    </w:p>
    <w:p w14:paraId="5C3BCA89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1.</w:t>
      </w:r>
      <w:r w:rsidRPr="00F2467A">
        <w:rPr>
          <w:rFonts w:ascii="Arial" w:hAnsi="Arial" w:cs="Arial"/>
          <w:sz w:val="21"/>
          <w:szCs w:val="21"/>
        </w:rPr>
        <w:tab/>
        <w:t>Ideno N, Yamaguchi H, Ghosh B, et al. GNAS(R201C) Induces Pancreatic Cystic Neoplasms in Mice That Express Activated KRAS by Inhibiting YAP1 Signaling. Gastroenterology 2018;155:1593-1607.e12.</w:t>
      </w:r>
    </w:p>
    <w:p w14:paraId="16A09B25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lastRenderedPageBreak/>
        <w:t>52.</w:t>
      </w:r>
      <w:r w:rsidRPr="00F2467A">
        <w:rPr>
          <w:rFonts w:ascii="Arial" w:hAnsi="Arial" w:cs="Arial"/>
          <w:sz w:val="21"/>
          <w:szCs w:val="21"/>
        </w:rPr>
        <w:tab/>
        <w:t>DiNardo CD, Stein EM, de Botton S, et al. Durable Remissions with Ivosidenib in IDH1-Mutated Relapsed or Refractory AML. N Engl J Med 2018;378:2386-2398.</w:t>
      </w:r>
    </w:p>
    <w:p w14:paraId="23844B6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3.</w:t>
      </w:r>
      <w:r w:rsidRPr="00F2467A">
        <w:rPr>
          <w:rFonts w:ascii="Arial" w:hAnsi="Arial" w:cs="Arial"/>
          <w:sz w:val="21"/>
          <w:szCs w:val="21"/>
        </w:rPr>
        <w:tab/>
        <w:t>MacKenzie ED, Selak MA, Tennant DA, et al. Cell-permeating alpha-ketoglutarate derivatives alleviate pseudohypoxia in succinate dehydrogenase-deficient cells. Mol Cell Biol 2007;27:3282-9.</w:t>
      </w:r>
    </w:p>
    <w:p w14:paraId="32E0F221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4.</w:t>
      </w:r>
      <w:r w:rsidRPr="00F2467A">
        <w:rPr>
          <w:rFonts w:ascii="Arial" w:hAnsi="Arial" w:cs="Arial"/>
          <w:sz w:val="21"/>
          <w:szCs w:val="21"/>
        </w:rPr>
        <w:tab/>
        <w:t>Rohle D, Popovici-Muller J, Palaskas N, et al. An inhibitor of mutant IDH1 delays growth and promotes differentiation of glioma cells. Science 2013;340:626-30.</w:t>
      </w:r>
    </w:p>
    <w:p w14:paraId="3CDA8C3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5.</w:t>
      </w:r>
      <w:r w:rsidRPr="00F2467A">
        <w:rPr>
          <w:rFonts w:ascii="Arial" w:hAnsi="Arial" w:cs="Arial"/>
          <w:sz w:val="21"/>
          <w:szCs w:val="21"/>
        </w:rPr>
        <w:tab/>
        <w:t>Janne PA, van den Heuvel MM, Barlesi F, et al. Selumetinib Plus Docetaxel Compared With Docetaxel Alone and Progression-Free Survival in Patients With KRAS-Mutant Advanced Non-Small Cell Lung Cancer: The SELECT-1 Randomized Clinical Trial. Jama 2017;317:1844-1853.</w:t>
      </w:r>
    </w:p>
    <w:p w14:paraId="5A81694C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6.</w:t>
      </w:r>
      <w:r w:rsidRPr="00F2467A">
        <w:rPr>
          <w:rFonts w:ascii="Arial" w:hAnsi="Arial" w:cs="Arial"/>
          <w:sz w:val="21"/>
          <w:szCs w:val="21"/>
        </w:rPr>
        <w:tab/>
        <w:t>Adjei AA, Cohen RB, Franklin W, et al. Phase I pharmacokinetic and pharmacodynamic study of the oral, small-molecule mitogen-activated protein kinase kinase 1/2 inhibitor AZD6244 (ARRY-142886) in patients with advanced cancers. J Clin Oncol 2008;26:2139-46.</w:t>
      </w:r>
    </w:p>
    <w:p w14:paraId="7C659F8B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7.</w:t>
      </w:r>
      <w:r w:rsidRPr="00F2467A">
        <w:rPr>
          <w:rFonts w:ascii="Arial" w:hAnsi="Arial" w:cs="Arial"/>
          <w:sz w:val="21"/>
          <w:szCs w:val="21"/>
        </w:rPr>
        <w:tab/>
        <w:t>Manchado E, Weissmueller S, Morris JPt, et al. A combinatorial strategy for treating KRAS-mutant lung cancer. Nature 2016;534:647-51.</w:t>
      </w:r>
    </w:p>
    <w:p w14:paraId="2B0B9103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8.</w:t>
      </w:r>
      <w:r w:rsidRPr="00F2467A">
        <w:rPr>
          <w:rFonts w:ascii="Arial" w:hAnsi="Arial" w:cs="Arial"/>
          <w:sz w:val="21"/>
          <w:szCs w:val="21"/>
        </w:rPr>
        <w:tab/>
        <w:t>Infante JR, Somer BG, Park JO, et al. A randomised, double-blind, placebo-controlled trial of trametinib, an oral MEK inhibitor, in combination with gemcitabine for patients with untreated metastatic adenocarcinoma of the pancreas. Eur J Cancer 2014;50:2072-81.</w:t>
      </w:r>
    </w:p>
    <w:p w14:paraId="6A9A91B8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59.</w:t>
      </w:r>
      <w:r w:rsidRPr="00F2467A">
        <w:rPr>
          <w:rFonts w:ascii="Arial" w:hAnsi="Arial" w:cs="Arial"/>
          <w:sz w:val="21"/>
          <w:szCs w:val="21"/>
        </w:rPr>
        <w:tab/>
        <w:t>Lito P, Saborowski A, Yue J, et al. Disruption of CRAF-mediated MEK activation is required for effective MEK inhibition in KRAS mutant tumors. Cancer Cell 2014;25:697-710.</w:t>
      </w:r>
    </w:p>
    <w:p w14:paraId="314DEECC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0.</w:t>
      </w:r>
      <w:r w:rsidRPr="00F2467A">
        <w:rPr>
          <w:rFonts w:ascii="Arial" w:hAnsi="Arial" w:cs="Arial"/>
          <w:sz w:val="21"/>
          <w:szCs w:val="21"/>
        </w:rPr>
        <w:tab/>
        <w:t>Hochster HS, Uboha N, Messersmith W, et al. Phase II study of selumetinib (AZD6244, ARRY-142886) plus irinotecan as second-line therapy in patients with K-RAS mutated colorectal cancer. Cancer Chemother Pharmacol 2015;75:17-23.</w:t>
      </w:r>
    </w:p>
    <w:p w14:paraId="1B07D703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1.</w:t>
      </w:r>
      <w:r w:rsidRPr="00F2467A">
        <w:rPr>
          <w:rFonts w:ascii="Arial" w:hAnsi="Arial" w:cs="Arial"/>
          <w:sz w:val="21"/>
          <w:szCs w:val="21"/>
        </w:rPr>
        <w:tab/>
        <w:t>Blumenschein GR, Jr., Smit EF, Planchard D, et al. A randomized phase II study of the MEK1/MEK2 inhibitor trametinib (GSK1120212) compared with docetaxel in KRAS-mutant advanced non-small-cell lung cancer (NSCLC)dagger. Ann Oncol 2015;26:894-901.</w:t>
      </w:r>
    </w:p>
    <w:p w14:paraId="74612868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2.</w:t>
      </w:r>
      <w:r w:rsidRPr="00F2467A">
        <w:rPr>
          <w:rFonts w:ascii="Arial" w:hAnsi="Arial" w:cs="Arial"/>
          <w:sz w:val="21"/>
          <w:szCs w:val="21"/>
        </w:rPr>
        <w:tab/>
        <w:t>Zhu Z, Aref AR, Cohoon TJ, et al. Inhibition of KRAS-driven tumorigenicity by interruption of an autocrine cytokine circuit. Cancer Discov 2014;4:452-65.</w:t>
      </w:r>
    </w:p>
    <w:p w14:paraId="407728E8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3.</w:t>
      </w:r>
      <w:r w:rsidRPr="00F2467A">
        <w:rPr>
          <w:rFonts w:ascii="Arial" w:hAnsi="Arial" w:cs="Arial"/>
          <w:sz w:val="21"/>
          <w:szCs w:val="21"/>
        </w:rPr>
        <w:tab/>
        <w:t>Falchook GS, Lewis KD, Infante JR, et al. Activity of the oral MEK inhibitor trametinib in patients with advanced melanoma: a phase 1 dose-escalation trial. Lancet Oncol 2012;13:782-9.</w:t>
      </w:r>
    </w:p>
    <w:p w14:paraId="7AC006BE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4.</w:t>
      </w:r>
      <w:r w:rsidRPr="00F2467A">
        <w:rPr>
          <w:rFonts w:ascii="Arial" w:hAnsi="Arial" w:cs="Arial"/>
          <w:sz w:val="21"/>
          <w:szCs w:val="21"/>
        </w:rPr>
        <w:tab/>
        <w:t>Traynor K. Cabozantinib approved for advanced medullary thyroid cancer. Am J Health Syst Pharm 2013;70:88.</w:t>
      </w:r>
    </w:p>
    <w:p w14:paraId="3919FFB6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5.</w:t>
      </w:r>
      <w:r w:rsidRPr="00F2467A">
        <w:rPr>
          <w:rFonts w:ascii="Arial" w:hAnsi="Arial" w:cs="Arial"/>
          <w:sz w:val="21"/>
          <w:szCs w:val="21"/>
        </w:rPr>
        <w:tab/>
        <w:t>Hart CD, De Boer RH. Profile of cabozantinib and its potential in the treatment of advanced medullary thyroid cancer. Onco Targets Ther 2013;6:1-7.</w:t>
      </w:r>
    </w:p>
    <w:p w14:paraId="3555BF50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6.</w:t>
      </w:r>
      <w:r w:rsidRPr="00F2467A">
        <w:rPr>
          <w:rFonts w:ascii="Arial" w:hAnsi="Arial" w:cs="Arial"/>
          <w:sz w:val="21"/>
          <w:szCs w:val="21"/>
        </w:rPr>
        <w:tab/>
        <w:t>Choueiri TK, Escudier B, Powles T, et al. Cabozantinib versus Everolimus in Advanced Renal-Cell Carcinoma. N Engl J Med 2015;373:1814-23.</w:t>
      </w:r>
    </w:p>
    <w:p w14:paraId="54BCEB4F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7.</w:t>
      </w:r>
      <w:r w:rsidRPr="00F2467A">
        <w:rPr>
          <w:rFonts w:ascii="Arial" w:hAnsi="Arial" w:cs="Arial"/>
          <w:sz w:val="21"/>
          <w:szCs w:val="21"/>
        </w:rPr>
        <w:tab/>
        <w:t>Mazieres J, Zalcman G, Crino L, et al. Crizotinib therapy for advanced lung adenocarcinoma and a ROS1 rearrangement: results from the EUROS1 cohort. J Clin Oncol 2015;33:992-9.</w:t>
      </w:r>
    </w:p>
    <w:p w14:paraId="4CB05694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8.</w:t>
      </w:r>
      <w:r w:rsidRPr="00F2467A">
        <w:rPr>
          <w:rFonts w:ascii="Arial" w:hAnsi="Arial" w:cs="Arial"/>
          <w:sz w:val="21"/>
          <w:szCs w:val="21"/>
        </w:rPr>
        <w:tab/>
        <w:t>Solomon BJ, Mok T, Kim DW, et al. First-line crizotinib versus chemotherapy in ALK-positive lung cancer. N Engl J Med 2014;371:2167-77.</w:t>
      </w:r>
    </w:p>
    <w:p w14:paraId="3B490C6D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69.</w:t>
      </w:r>
      <w:r w:rsidRPr="00F2467A">
        <w:rPr>
          <w:rFonts w:ascii="Arial" w:hAnsi="Arial" w:cs="Arial"/>
          <w:sz w:val="21"/>
          <w:szCs w:val="21"/>
        </w:rPr>
        <w:tab/>
        <w:t>Verstovsek S, Mesa RA, Gotlib J, et al. A double-blind, placebo-controlled trial of ruxolitinib for myelofibrosis. N Engl J Med 2012;366:799-807.</w:t>
      </w:r>
    </w:p>
    <w:p w14:paraId="6BB02E78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0.</w:t>
      </w:r>
      <w:r w:rsidRPr="00F2467A">
        <w:rPr>
          <w:rFonts w:ascii="Arial" w:hAnsi="Arial" w:cs="Arial"/>
          <w:sz w:val="21"/>
          <w:szCs w:val="21"/>
        </w:rPr>
        <w:tab/>
        <w:t>Verstovsek S, Mesa RA, Gotlib J, et al. The clinical benefit of ruxolitinib across patient subgroups: analysis of a placebo-controlled, Phase III study in patients with myelofibrosis. Br J Haematol 2013;161:508-16.</w:t>
      </w:r>
    </w:p>
    <w:p w14:paraId="74FAEE04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1.</w:t>
      </w:r>
      <w:r w:rsidRPr="00F2467A">
        <w:rPr>
          <w:rFonts w:ascii="Arial" w:hAnsi="Arial" w:cs="Arial"/>
          <w:sz w:val="21"/>
          <w:szCs w:val="21"/>
        </w:rPr>
        <w:tab/>
        <w:t>O'Sullivan JM, Harrison CN. JAK-STAT signaling in the therapeutic landscape of myeloproliferative neoplasms. Mol Cell Endocrinol 2017;451:71-79.</w:t>
      </w:r>
    </w:p>
    <w:p w14:paraId="201FF670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2.</w:t>
      </w:r>
      <w:r w:rsidRPr="00F2467A">
        <w:rPr>
          <w:rFonts w:ascii="Arial" w:hAnsi="Arial" w:cs="Arial"/>
          <w:sz w:val="21"/>
          <w:szCs w:val="21"/>
        </w:rPr>
        <w:tab/>
        <w:t>Kleppe M, Kwak M, Koppikar P, et al. JAK-STAT pathway activation in malignant and nonmalignant cells contributes to MPN pathogenesis and therapeutic response. Cancer Discov 2015;5:316-31.</w:t>
      </w:r>
    </w:p>
    <w:p w14:paraId="6405B5C5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3.</w:t>
      </w:r>
      <w:r w:rsidRPr="00F2467A">
        <w:rPr>
          <w:rFonts w:ascii="Arial" w:hAnsi="Arial" w:cs="Arial"/>
          <w:sz w:val="21"/>
          <w:szCs w:val="21"/>
        </w:rPr>
        <w:tab/>
        <w:t>Wagle N, Grabiner BC, Van Allen EM, et al. Activating mTOR mutations in a patient with an extraordinary response on a phase I trial of everolimus and pazopanib. Cancer Discov 2014;4:546-53.</w:t>
      </w:r>
    </w:p>
    <w:p w14:paraId="75F8BD1B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4.</w:t>
      </w:r>
      <w:r w:rsidRPr="00F2467A">
        <w:rPr>
          <w:rFonts w:ascii="Arial" w:hAnsi="Arial" w:cs="Arial"/>
          <w:sz w:val="21"/>
          <w:szCs w:val="21"/>
        </w:rPr>
        <w:tab/>
        <w:t>Li H, Zeng J, Shen K. PI3K/AKT/mTOR signaling pathway as a therapeutic target for ovarian cancer. Arch Gynecol Obstet 2014;290:1067-78.</w:t>
      </w:r>
    </w:p>
    <w:p w14:paraId="3F7FDE64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5.</w:t>
      </w:r>
      <w:r w:rsidRPr="00F2467A">
        <w:rPr>
          <w:rFonts w:ascii="Arial" w:hAnsi="Arial" w:cs="Arial"/>
          <w:sz w:val="21"/>
          <w:szCs w:val="21"/>
        </w:rPr>
        <w:tab/>
        <w:t>Laplante M, Sabatini DM. mTOR signaling in growth control and disease. Cell 2012;149:274-93.</w:t>
      </w:r>
    </w:p>
    <w:p w14:paraId="30D73F2E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6.</w:t>
      </w:r>
      <w:r w:rsidRPr="00F2467A">
        <w:rPr>
          <w:rFonts w:ascii="Arial" w:hAnsi="Arial" w:cs="Arial"/>
          <w:sz w:val="21"/>
          <w:szCs w:val="21"/>
        </w:rPr>
        <w:tab/>
        <w:t>Feng Z, Zhang H, Levine AJ, et al. The coordinate regulation of the p53 and mTOR pathways in cells. Proc Natl Acad Sci U S A 2005;102:8204-9.</w:t>
      </w:r>
    </w:p>
    <w:p w14:paraId="2327EE58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7.</w:t>
      </w:r>
      <w:r w:rsidRPr="00F2467A">
        <w:rPr>
          <w:rFonts w:ascii="Arial" w:hAnsi="Arial" w:cs="Arial"/>
          <w:sz w:val="21"/>
          <w:szCs w:val="21"/>
        </w:rPr>
        <w:tab/>
        <w:t>Zaytseva YY, Valentino JD, Gulhati P, et al. mTOR inhibitors in cancer therapy. Cancer Lett 2012;319:1-7.</w:t>
      </w:r>
    </w:p>
    <w:p w14:paraId="6851063D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8.</w:t>
      </w:r>
      <w:r w:rsidRPr="00F2467A">
        <w:rPr>
          <w:rFonts w:ascii="Arial" w:hAnsi="Arial" w:cs="Arial"/>
          <w:sz w:val="21"/>
          <w:szCs w:val="21"/>
        </w:rPr>
        <w:tab/>
        <w:t>Janku F, Wheler JJ, Westin SN, et al. PI3K/AKT/mTOR inhibitors in patients with breast and gynecologic malignancies harboring PIK3CA mutations. J Clin Oncol 2012;30:777-82.</w:t>
      </w:r>
    </w:p>
    <w:p w14:paraId="69E940BD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79.</w:t>
      </w:r>
      <w:r w:rsidRPr="00F2467A">
        <w:rPr>
          <w:rFonts w:ascii="Arial" w:hAnsi="Arial" w:cs="Arial"/>
          <w:sz w:val="21"/>
          <w:szCs w:val="21"/>
        </w:rPr>
        <w:tab/>
        <w:t>Janku F, Hong DS, Fu S, et al. Assessing PIK3CA and PTEN in early-phase trials with PI3K/AKT/mTOR inhibitors. Cell Rep 2014;6:377-87.</w:t>
      </w:r>
    </w:p>
    <w:p w14:paraId="14B95B9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lastRenderedPageBreak/>
        <w:t>80.</w:t>
      </w:r>
      <w:r w:rsidRPr="00F2467A">
        <w:rPr>
          <w:rFonts w:ascii="Arial" w:hAnsi="Arial" w:cs="Arial"/>
          <w:sz w:val="21"/>
          <w:szCs w:val="21"/>
        </w:rPr>
        <w:tab/>
        <w:t>Lodish MB, Stratakis CA. Endocrine tumours in neurofibromatosis type 1, tuberous sclerosis and related syndromes. Best Pract Res Clin Endocrinol Metab 2010;24:439-49.</w:t>
      </w:r>
    </w:p>
    <w:p w14:paraId="3C4455B7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1.</w:t>
      </w:r>
      <w:r w:rsidRPr="00F2467A">
        <w:rPr>
          <w:rFonts w:ascii="Arial" w:hAnsi="Arial" w:cs="Arial"/>
          <w:sz w:val="21"/>
          <w:szCs w:val="21"/>
        </w:rPr>
        <w:tab/>
        <w:t>Hattori S, Ohmi N, Maekawa M, et al. Antibody against neurofibromatosis type 1 gene product reacts with a triton-insoluble GTPase activating protein toward ras p21. Biochem Biophys Res Commun 1991;177:83-9.</w:t>
      </w:r>
    </w:p>
    <w:p w14:paraId="2474B038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2.</w:t>
      </w:r>
      <w:r w:rsidRPr="00F2467A">
        <w:rPr>
          <w:rFonts w:ascii="Arial" w:hAnsi="Arial" w:cs="Arial"/>
          <w:sz w:val="21"/>
          <w:szCs w:val="21"/>
        </w:rPr>
        <w:tab/>
        <w:t>Janku F, Tsimberidou AM, Garrido-Laguna I, et al. PIK3CA mutations in patients with advanced cancers treated with PI3K/AKT/mTOR axis inhibitors. Mol Cancer Ther 2011;10:558-65.</w:t>
      </w:r>
    </w:p>
    <w:p w14:paraId="57801A1C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3.</w:t>
      </w:r>
      <w:r w:rsidRPr="00F2467A">
        <w:rPr>
          <w:rFonts w:ascii="Arial" w:hAnsi="Arial" w:cs="Arial"/>
          <w:sz w:val="21"/>
          <w:szCs w:val="21"/>
        </w:rPr>
        <w:tab/>
        <w:t>Loi S, Michiels S, Baselga J, et al. PIK3CA genotype and a PIK3CA mutation-related gene signature and response to everolimus and letrozole in estrogen receptor positive breast cancer. PLoS One 2013;8:e53292.</w:t>
      </w:r>
    </w:p>
    <w:p w14:paraId="572AE3E8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4.</w:t>
      </w:r>
      <w:r w:rsidRPr="00F2467A">
        <w:rPr>
          <w:rFonts w:ascii="Arial" w:hAnsi="Arial" w:cs="Arial"/>
          <w:sz w:val="21"/>
          <w:szCs w:val="21"/>
        </w:rPr>
        <w:tab/>
        <w:t>Mackay HJ, Eisenhauer EA, Kamel-Reid S, et al. Molecular determinants of outcome with mammalian target of rapamycin inhibition in endometrial cancer. Cancer 2014;120:603-10.</w:t>
      </w:r>
    </w:p>
    <w:p w14:paraId="0CF70E87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5.</w:t>
      </w:r>
      <w:r w:rsidRPr="00F2467A">
        <w:rPr>
          <w:rFonts w:ascii="Arial" w:hAnsi="Arial" w:cs="Arial"/>
          <w:sz w:val="21"/>
          <w:szCs w:val="21"/>
        </w:rPr>
        <w:tab/>
        <w:t>Hortobagyi GN, Chen D, Piccart M, et al. Correlative Analysis of Genetic Alterations and Everolimus Benefit in Hormone Receptor-Positive, Human Epidermal Growth Factor Receptor 2-Negative Advanced Breast Cancer: Results From BOLERO-2. J Clin Oncol 2016;34:419-26.</w:t>
      </w:r>
    </w:p>
    <w:p w14:paraId="3E7723E7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6.</w:t>
      </w:r>
      <w:r w:rsidRPr="00F2467A">
        <w:rPr>
          <w:rFonts w:ascii="Arial" w:hAnsi="Arial" w:cs="Arial"/>
          <w:sz w:val="21"/>
          <w:szCs w:val="21"/>
        </w:rPr>
        <w:tab/>
        <w:t>Moynahan ME, Chen D, He W, et al. Correlation between PIK3CA mutations in cell-free DNA and everolimus efficacy in HR(+), HER2(-) advanced breast cancer: results from BOLERO-2. Br J Cancer 2017;116:726-730.</w:t>
      </w:r>
    </w:p>
    <w:p w14:paraId="54D8BFA0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7.</w:t>
      </w:r>
      <w:r w:rsidRPr="00F2467A">
        <w:rPr>
          <w:rFonts w:ascii="Arial" w:hAnsi="Arial" w:cs="Arial"/>
          <w:sz w:val="21"/>
          <w:szCs w:val="21"/>
        </w:rPr>
        <w:tab/>
        <w:t>Wu R, Hu TC, Rehemtulla A, et al. Preclinical testing of PI3K/AKT/mTOR signaling inhibitors in a mouse model of ovarian endometrioid adenocarcinoma. Clin Cancer Res 2011;17:7359-72.</w:t>
      </w:r>
    </w:p>
    <w:p w14:paraId="11CAE247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8.</w:t>
      </w:r>
      <w:r w:rsidRPr="00F2467A">
        <w:rPr>
          <w:rFonts w:ascii="Arial" w:hAnsi="Arial" w:cs="Arial"/>
          <w:sz w:val="21"/>
          <w:szCs w:val="21"/>
        </w:rPr>
        <w:tab/>
        <w:t>Koehler K, Liebner D, Chen JL. TP53 mutational status is predictive of pazopanib response in advanced sarcomas. Ann Oncol 2016;27:539-43.</w:t>
      </w:r>
    </w:p>
    <w:p w14:paraId="4DB9CFEA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89.</w:t>
      </w:r>
      <w:r w:rsidRPr="00F2467A">
        <w:rPr>
          <w:rFonts w:ascii="Arial" w:hAnsi="Arial" w:cs="Arial"/>
          <w:sz w:val="21"/>
          <w:szCs w:val="21"/>
        </w:rPr>
        <w:tab/>
        <w:t>Said R, Hong DS, Warneke CL, et al. P53 mutations in advanced cancers: clinical characteristics, outcomes, and correlation between progression-free survival and bevacizumab-containing therapy. Oncotarget 2013;4:705-14.</w:t>
      </w:r>
    </w:p>
    <w:p w14:paraId="684C3AA9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90.</w:t>
      </w:r>
      <w:r w:rsidRPr="00F2467A">
        <w:rPr>
          <w:rFonts w:ascii="Arial" w:hAnsi="Arial" w:cs="Arial"/>
          <w:sz w:val="21"/>
          <w:szCs w:val="21"/>
        </w:rPr>
        <w:tab/>
        <w:t>Schwaederle M, Lazar V, Validire P, et al. VEGF-A Expression Correlates with TP53 Mutations in Non-Small Cell Lung Cancer: Implications for Antiangiogenesis Therapy. Cancer Res 2015;75:1187-90.</w:t>
      </w:r>
    </w:p>
    <w:p w14:paraId="13D4CC65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91.</w:t>
      </w:r>
      <w:r w:rsidRPr="00F2467A">
        <w:rPr>
          <w:rFonts w:ascii="Arial" w:hAnsi="Arial" w:cs="Arial"/>
          <w:sz w:val="21"/>
          <w:szCs w:val="21"/>
        </w:rPr>
        <w:tab/>
        <w:t>Wheler JJ, Janku F, Naing A, et al. TP53 Alterations Correlate with Response to VEGF/VEGFR Inhibitors: Implications for Targeted Therapeutics. Mol Cancer Ther 2016;15:2475-2485.</w:t>
      </w:r>
    </w:p>
    <w:p w14:paraId="38E39D07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92.</w:t>
      </w:r>
      <w:r w:rsidRPr="00F2467A">
        <w:rPr>
          <w:rFonts w:ascii="Arial" w:hAnsi="Arial" w:cs="Arial"/>
          <w:sz w:val="21"/>
          <w:szCs w:val="21"/>
        </w:rPr>
        <w:tab/>
        <w:t>Mertz JA, Conery AR, Bryant BM, et al. Targeting MYC dependence in cancer by inhibiting BET bromodomains. Proc Natl Acad Sci U S A 2011;108:16669-74.</w:t>
      </w:r>
    </w:p>
    <w:p w14:paraId="4D55747F" w14:textId="77777777" w:rsidR="00002F09" w:rsidRPr="00F2467A" w:rsidRDefault="00002F09" w:rsidP="00002F09">
      <w:pPr>
        <w:pStyle w:val="EndNoteBibliography"/>
        <w:spacing w:after="0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93.</w:t>
      </w:r>
      <w:r w:rsidRPr="00F2467A">
        <w:rPr>
          <w:rFonts w:ascii="Arial" w:hAnsi="Arial" w:cs="Arial"/>
          <w:sz w:val="21"/>
          <w:szCs w:val="21"/>
        </w:rPr>
        <w:tab/>
        <w:t>Wyce A, Ganji G, Smitheman KN, et al. BET inhibition silences expression of MYCN and BCL2 and induces cytotoxicity in neuroblastoma tumor models. PLoS One 2013;8:e72967.</w:t>
      </w:r>
    </w:p>
    <w:p w14:paraId="0A200E0F" w14:textId="77777777" w:rsidR="00002F09" w:rsidRPr="00F2467A" w:rsidRDefault="00002F09" w:rsidP="00002F09">
      <w:pPr>
        <w:pStyle w:val="EndNoteBibliography"/>
        <w:ind w:left="720" w:hanging="720"/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sz w:val="21"/>
          <w:szCs w:val="21"/>
        </w:rPr>
        <w:t>94.</w:t>
      </w:r>
      <w:r w:rsidRPr="00F2467A">
        <w:rPr>
          <w:rFonts w:ascii="Arial" w:hAnsi="Arial" w:cs="Arial"/>
          <w:sz w:val="21"/>
          <w:szCs w:val="21"/>
        </w:rPr>
        <w:tab/>
        <w:t>Delmore JE, Issa GC, Lemieux ME, et al. BET bromodomain inhibition as a therapeutic strategy to target c-Myc. Cell 2011;146:904-17.</w:t>
      </w:r>
    </w:p>
    <w:p w14:paraId="2B70E506" w14:textId="6262FA0F" w:rsidR="00480ABF" w:rsidRPr="00F2467A" w:rsidRDefault="00985101" w:rsidP="00985101">
      <w:pPr>
        <w:rPr>
          <w:rFonts w:ascii="Arial" w:hAnsi="Arial" w:cs="Arial"/>
          <w:sz w:val="21"/>
          <w:szCs w:val="21"/>
        </w:rPr>
      </w:pPr>
      <w:r w:rsidRPr="00F2467A">
        <w:rPr>
          <w:rFonts w:ascii="Arial" w:hAnsi="Arial" w:cs="Arial"/>
          <w:b/>
          <w:sz w:val="21"/>
          <w:szCs w:val="21"/>
        </w:rPr>
        <w:fldChar w:fldCharType="end"/>
      </w:r>
    </w:p>
    <w:sectPr w:rsidR="00480ABF" w:rsidRPr="00F2467A" w:rsidSect="007B0AF9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DB9BB18" w14:textId="77777777" w:rsidR="001D4BB5" w:rsidRDefault="001D4BB5" w:rsidP="00F425D2">
      <w:pPr>
        <w:spacing w:after="0" w:line="240" w:lineRule="auto"/>
      </w:pPr>
      <w:r>
        <w:separator/>
      </w:r>
    </w:p>
  </w:endnote>
  <w:endnote w:type="continuationSeparator" w:id="0">
    <w:p w14:paraId="6C99D4BB" w14:textId="77777777" w:rsidR="001D4BB5" w:rsidRDefault="001D4BB5" w:rsidP="00F425D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5614C58" w14:textId="77777777" w:rsidR="001D4BB5" w:rsidRDefault="001D4BB5" w:rsidP="00F425D2">
      <w:pPr>
        <w:spacing w:after="0" w:line="240" w:lineRule="auto"/>
      </w:pPr>
      <w:r>
        <w:separator/>
      </w:r>
    </w:p>
  </w:footnote>
  <w:footnote w:type="continuationSeparator" w:id="0">
    <w:p w14:paraId="1F9DD43B" w14:textId="77777777" w:rsidR="001D4BB5" w:rsidRDefault="001D4BB5" w:rsidP="00F425D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A73DCA"/>
    <w:multiLevelType w:val="hybridMultilevel"/>
    <w:tmpl w:val="7884C2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1D04C1"/>
    <w:multiLevelType w:val="hybridMultilevel"/>
    <w:tmpl w:val="3C1ED7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1F0E55"/>
    <w:multiLevelType w:val="hybridMultilevel"/>
    <w:tmpl w:val="1360C9E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2AB23523"/>
    <w:multiLevelType w:val="hybridMultilevel"/>
    <w:tmpl w:val="115429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ACF4AC2"/>
    <w:multiLevelType w:val="hybridMultilevel"/>
    <w:tmpl w:val="75BC1E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B37632C"/>
    <w:multiLevelType w:val="hybridMultilevel"/>
    <w:tmpl w:val="B61E38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8593024"/>
    <w:multiLevelType w:val="hybridMultilevel"/>
    <w:tmpl w:val="4052F5B8"/>
    <w:lvl w:ilvl="0" w:tplc="0409000F">
      <w:start w:val="1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E044063"/>
    <w:multiLevelType w:val="hybridMultilevel"/>
    <w:tmpl w:val="9DC412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86B5304"/>
    <w:multiLevelType w:val="hybridMultilevel"/>
    <w:tmpl w:val="3D7C09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801448A"/>
    <w:multiLevelType w:val="multilevel"/>
    <w:tmpl w:val="282699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754D56A7"/>
    <w:multiLevelType w:val="hybridMultilevel"/>
    <w:tmpl w:val="207ED5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7431BD7"/>
    <w:multiLevelType w:val="hybridMultilevel"/>
    <w:tmpl w:val="BBF2A8AA"/>
    <w:lvl w:ilvl="0" w:tplc="73E81414">
      <w:start w:val="1"/>
      <w:numFmt w:val="bullet"/>
      <w:lvlText w:val=""/>
      <w:lvlJc w:val="left"/>
      <w:pPr>
        <w:ind w:left="720" w:hanging="360"/>
      </w:pPr>
      <w:rPr>
        <w:rFonts w:ascii="Symbol" w:eastAsia="MS Mincho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B374DBC"/>
    <w:multiLevelType w:val="hybridMultilevel"/>
    <w:tmpl w:val="E3060F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DF73302"/>
    <w:multiLevelType w:val="hybridMultilevel"/>
    <w:tmpl w:val="3C1ED7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F5B0A2E"/>
    <w:multiLevelType w:val="hybridMultilevel"/>
    <w:tmpl w:val="B696260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</w:num>
  <w:num w:numId="4">
    <w:abstractNumId w:val="9"/>
  </w:num>
  <w:num w:numId="5">
    <w:abstractNumId w:val="1"/>
  </w:num>
  <w:num w:numId="6">
    <w:abstractNumId w:val="6"/>
  </w:num>
  <w:num w:numId="7">
    <w:abstractNumId w:val="14"/>
  </w:num>
  <w:num w:numId="8">
    <w:abstractNumId w:val="0"/>
  </w:num>
  <w:num w:numId="9">
    <w:abstractNumId w:val="11"/>
  </w:num>
  <w:num w:numId="10">
    <w:abstractNumId w:val="7"/>
  </w:num>
  <w:num w:numId="11">
    <w:abstractNumId w:val="4"/>
  </w:num>
  <w:num w:numId="12">
    <w:abstractNumId w:val="12"/>
  </w:num>
  <w:num w:numId="13">
    <w:abstractNumId w:val="10"/>
  </w:num>
  <w:num w:numId="14">
    <w:abstractNumId w:val="5"/>
  </w:num>
  <w:num w:numId="1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awzd2tiwppe2e99st59pxxx0ewsd0tz0va&quot;&gt;My EndNote Library&lt;record-ids&gt;&lt;item&gt;127&lt;/item&gt;&lt;item&gt;129&lt;/item&gt;&lt;item&gt;130&lt;/item&gt;&lt;item&gt;133&lt;/item&gt;&lt;item&gt;274&lt;/item&gt;&lt;item&gt;417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4&lt;/item&gt;&lt;item&gt;476&lt;/item&gt;&lt;item&gt;477&lt;/item&gt;&lt;item&gt;478&lt;/item&gt;&lt;item&gt;479&lt;/item&gt;&lt;item&gt;480&lt;/item&gt;&lt;item&gt;481&lt;/item&gt;&lt;item&gt;482&lt;/item&gt;&lt;item&gt;483&lt;/item&gt;&lt;item&gt;484&lt;/item&gt;&lt;item&gt;485&lt;/item&gt;&lt;item&gt;486&lt;/item&gt;&lt;item&gt;487&lt;/item&gt;&lt;item&gt;488&lt;/item&gt;&lt;item&gt;491&lt;/item&gt;&lt;item&gt;494&lt;/item&gt;&lt;item&gt;495&lt;/item&gt;&lt;item&gt;496&lt;/item&gt;&lt;item&gt;497&lt;/item&gt;&lt;item&gt;498&lt;/item&gt;&lt;item&gt;499&lt;/item&gt;&lt;item&gt;500&lt;/item&gt;&lt;item&gt;501&lt;/item&gt;&lt;item&gt;502&lt;/item&gt;&lt;item&gt;503&lt;/item&gt;&lt;item&gt;504&lt;/item&gt;&lt;item&gt;505&lt;/item&gt;&lt;item&gt;506&lt;/item&gt;&lt;item&gt;507&lt;/item&gt;&lt;item&gt;508&lt;/item&gt;&lt;item&gt;509&lt;/item&gt;&lt;item&gt;510&lt;/item&gt;&lt;item&gt;511&lt;/item&gt;&lt;item&gt;512&lt;/item&gt;&lt;item&gt;513&lt;/item&gt;&lt;item&gt;514&lt;/item&gt;&lt;item&gt;515&lt;/item&gt;&lt;item&gt;516&lt;/item&gt;&lt;item&gt;517&lt;/item&gt;&lt;item&gt;518&lt;/item&gt;&lt;item&gt;519&lt;/item&gt;&lt;item&gt;522&lt;/item&gt;&lt;item&gt;524&lt;/item&gt;&lt;item&gt;525&lt;/item&gt;&lt;item&gt;526&lt;/item&gt;&lt;item&gt;527&lt;/item&gt;&lt;item&gt;528&lt;/item&gt;&lt;item&gt;529&lt;/item&gt;&lt;item&gt;530&lt;/item&gt;&lt;item&gt;531&lt;/item&gt;&lt;item&gt;532&lt;/item&gt;&lt;item&gt;533&lt;/item&gt;&lt;item&gt;534&lt;/item&gt;&lt;item&gt;535&lt;/item&gt;&lt;item&gt;536&lt;/item&gt;&lt;item&gt;543&lt;/item&gt;&lt;item&gt;544&lt;/item&gt;&lt;/record-ids&gt;&lt;/item&gt;&lt;/Libraries&gt;"/>
  </w:docVars>
  <w:rsids>
    <w:rsidRoot w:val="00DA137A"/>
    <w:rsid w:val="0000149F"/>
    <w:rsid w:val="00001ED4"/>
    <w:rsid w:val="00002F09"/>
    <w:rsid w:val="00003381"/>
    <w:rsid w:val="00004477"/>
    <w:rsid w:val="00004A49"/>
    <w:rsid w:val="00004D06"/>
    <w:rsid w:val="000075D3"/>
    <w:rsid w:val="000106F9"/>
    <w:rsid w:val="0001114E"/>
    <w:rsid w:val="00011594"/>
    <w:rsid w:val="00012606"/>
    <w:rsid w:val="00013CC2"/>
    <w:rsid w:val="000147AD"/>
    <w:rsid w:val="00014B8C"/>
    <w:rsid w:val="00016C7A"/>
    <w:rsid w:val="000170F6"/>
    <w:rsid w:val="00020EB4"/>
    <w:rsid w:val="00021A8A"/>
    <w:rsid w:val="00023EED"/>
    <w:rsid w:val="00026DFD"/>
    <w:rsid w:val="00030959"/>
    <w:rsid w:val="0003122A"/>
    <w:rsid w:val="00032D88"/>
    <w:rsid w:val="0003495D"/>
    <w:rsid w:val="00034CC2"/>
    <w:rsid w:val="000426CF"/>
    <w:rsid w:val="000429E5"/>
    <w:rsid w:val="0004318A"/>
    <w:rsid w:val="00046783"/>
    <w:rsid w:val="00051A9F"/>
    <w:rsid w:val="00052C95"/>
    <w:rsid w:val="000549CB"/>
    <w:rsid w:val="000558D6"/>
    <w:rsid w:val="00057092"/>
    <w:rsid w:val="000602F9"/>
    <w:rsid w:val="00061A3E"/>
    <w:rsid w:val="0006208B"/>
    <w:rsid w:val="00062157"/>
    <w:rsid w:val="000621EA"/>
    <w:rsid w:val="000627B7"/>
    <w:rsid w:val="00062DC6"/>
    <w:rsid w:val="00064868"/>
    <w:rsid w:val="000648FF"/>
    <w:rsid w:val="000652F1"/>
    <w:rsid w:val="00071DDD"/>
    <w:rsid w:val="00072800"/>
    <w:rsid w:val="00073563"/>
    <w:rsid w:val="00074122"/>
    <w:rsid w:val="00074D06"/>
    <w:rsid w:val="0007626F"/>
    <w:rsid w:val="00077052"/>
    <w:rsid w:val="00077941"/>
    <w:rsid w:val="00077C3F"/>
    <w:rsid w:val="0008054C"/>
    <w:rsid w:val="00080876"/>
    <w:rsid w:val="000808BC"/>
    <w:rsid w:val="00080C1A"/>
    <w:rsid w:val="0008132A"/>
    <w:rsid w:val="00081570"/>
    <w:rsid w:val="00082148"/>
    <w:rsid w:val="00082FD0"/>
    <w:rsid w:val="00087DB2"/>
    <w:rsid w:val="000909B5"/>
    <w:rsid w:val="00090BB9"/>
    <w:rsid w:val="00091BA2"/>
    <w:rsid w:val="00091F78"/>
    <w:rsid w:val="000938E9"/>
    <w:rsid w:val="00093A63"/>
    <w:rsid w:val="000946EA"/>
    <w:rsid w:val="00097C5F"/>
    <w:rsid w:val="000A03FA"/>
    <w:rsid w:val="000A0B8A"/>
    <w:rsid w:val="000A0FEE"/>
    <w:rsid w:val="000A12F0"/>
    <w:rsid w:val="000A138B"/>
    <w:rsid w:val="000A556B"/>
    <w:rsid w:val="000A64A1"/>
    <w:rsid w:val="000A709C"/>
    <w:rsid w:val="000A71B2"/>
    <w:rsid w:val="000B2053"/>
    <w:rsid w:val="000B325B"/>
    <w:rsid w:val="000B3CB9"/>
    <w:rsid w:val="000B4BCF"/>
    <w:rsid w:val="000B576A"/>
    <w:rsid w:val="000B6B34"/>
    <w:rsid w:val="000B7116"/>
    <w:rsid w:val="000C13B0"/>
    <w:rsid w:val="000C387B"/>
    <w:rsid w:val="000C395A"/>
    <w:rsid w:val="000C514D"/>
    <w:rsid w:val="000C53A5"/>
    <w:rsid w:val="000C6181"/>
    <w:rsid w:val="000C6A65"/>
    <w:rsid w:val="000D25C9"/>
    <w:rsid w:val="000D2CFD"/>
    <w:rsid w:val="000D322D"/>
    <w:rsid w:val="000D36C0"/>
    <w:rsid w:val="000D37B7"/>
    <w:rsid w:val="000D4A59"/>
    <w:rsid w:val="000D4FA7"/>
    <w:rsid w:val="000D515F"/>
    <w:rsid w:val="000D569F"/>
    <w:rsid w:val="000D5A76"/>
    <w:rsid w:val="000D5E41"/>
    <w:rsid w:val="000D6BFF"/>
    <w:rsid w:val="000E095F"/>
    <w:rsid w:val="000E0B81"/>
    <w:rsid w:val="000E1066"/>
    <w:rsid w:val="000E13FA"/>
    <w:rsid w:val="000E3060"/>
    <w:rsid w:val="000E43FB"/>
    <w:rsid w:val="000E45D6"/>
    <w:rsid w:val="000E4710"/>
    <w:rsid w:val="000E4961"/>
    <w:rsid w:val="000E7F2B"/>
    <w:rsid w:val="000F2C9F"/>
    <w:rsid w:val="000F38F7"/>
    <w:rsid w:val="000F4071"/>
    <w:rsid w:val="000F411B"/>
    <w:rsid w:val="000F45B6"/>
    <w:rsid w:val="000F4AE4"/>
    <w:rsid w:val="000F56C9"/>
    <w:rsid w:val="000F64E6"/>
    <w:rsid w:val="000F75DC"/>
    <w:rsid w:val="00100E41"/>
    <w:rsid w:val="00100F79"/>
    <w:rsid w:val="00101351"/>
    <w:rsid w:val="00101D39"/>
    <w:rsid w:val="001021FE"/>
    <w:rsid w:val="0010282E"/>
    <w:rsid w:val="00102AF1"/>
    <w:rsid w:val="0010364F"/>
    <w:rsid w:val="00106204"/>
    <w:rsid w:val="00106B31"/>
    <w:rsid w:val="00106C00"/>
    <w:rsid w:val="00107CD7"/>
    <w:rsid w:val="00110A71"/>
    <w:rsid w:val="001114C7"/>
    <w:rsid w:val="00113B0B"/>
    <w:rsid w:val="0011529A"/>
    <w:rsid w:val="00116B09"/>
    <w:rsid w:val="00120342"/>
    <w:rsid w:val="00120A02"/>
    <w:rsid w:val="001222CA"/>
    <w:rsid w:val="001237CD"/>
    <w:rsid w:val="0012471A"/>
    <w:rsid w:val="001255E7"/>
    <w:rsid w:val="00125958"/>
    <w:rsid w:val="001259E8"/>
    <w:rsid w:val="00125C48"/>
    <w:rsid w:val="00126222"/>
    <w:rsid w:val="001265B8"/>
    <w:rsid w:val="00126A1B"/>
    <w:rsid w:val="00126A96"/>
    <w:rsid w:val="00127FED"/>
    <w:rsid w:val="00131AA8"/>
    <w:rsid w:val="00132069"/>
    <w:rsid w:val="001366AF"/>
    <w:rsid w:val="00136FC8"/>
    <w:rsid w:val="001402B7"/>
    <w:rsid w:val="001409AA"/>
    <w:rsid w:val="001413B5"/>
    <w:rsid w:val="00141857"/>
    <w:rsid w:val="00141EC5"/>
    <w:rsid w:val="00142048"/>
    <w:rsid w:val="001432DC"/>
    <w:rsid w:val="0014389C"/>
    <w:rsid w:val="0014460C"/>
    <w:rsid w:val="001447DC"/>
    <w:rsid w:val="00144CB0"/>
    <w:rsid w:val="00145383"/>
    <w:rsid w:val="001456F3"/>
    <w:rsid w:val="00145BA4"/>
    <w:rsid w:val="00146398"/>
    <w:rsid w:val="00146F20"/>
    <w:rsid w:val="0015025E"/>
    <w:rsid w:val="001509C9"/>
    <w:rsid w:val="00150FD0"/>
    <w:rsid w:val="0015156E"/>
    <w:rsid w:val="001516DD"/>
    <w:rsid w:val="00151748"/>
    <w:rsid w:val="00151A46"/>
    <w:rsid w:val="00151CEF"/>
    <w:rsid w:val="00154836"/>
    <w:rsid w:val="00156458"/>
    <w:rsid w:val="00156463"/>
    <w:rsid w:val="00156F4A"/>
    <w:rsid w:val="0015749E"/>
    <w:rsid w:val="001577E4"/>
    <w:rsid w:val="0016139C"/>
    <w:rsid w:val="00163632"/>
    <w:rsid w:val="00163836"/>
    <w:rsid w:val="00164E43"/>
    <w:rsid w:val="00165785"/>
    <w:rsid w:val="00171180"/>
    <w:rsid w:val="0017233B"/>
    <w:rsid w:val="00172F99"/>
    <w:rsid w:val="00181749"/>
    <w:rsid w:val="00184D6C"/>
    <w:rsid w:val="00185D85"/>
    <w:rsid w:val="00185E1F"/>
    <w:rsid w:val="00185E43"/>
    <w:rsid w:val="00187332"/>
    <w:rsid w:val="00190816"/>
    <w:rsid w:val="00191C50"/>
    <w:rsid w:val="00192086"/>
    <w:rsid w:val="001942F5"/>
    <w:rsid w:val="0019688C"/>
    <w:rsid w:val="00197898"/>
    <w:rsid w:val="001A0862"/>
    <w:rsid w:val="001A2241"/>
    <w:rsid w:val="001A2519"/>
    <w:rsid w:val="001A3695"/>
    <w:rsid w:val="001A3B01"/>
    <w:rsid w:val="001A4B7B"/>
    <w:rsid w:val="001A531F"/>
    <w:rsid w:val="001A7341"/>
    <w:rsid w:val="001A75D6"/>
    <w:rsid w:val="001A78A0"/>
    <w:rsid w:val="001B1EE6"/>
    <w:rsid w:val="001B256E"/>
    <w:rsid w:val="001B3A2C"/>
    <w:rsid w:val="001B496C"/>
    <w:rsid w:val="001B56B4"/>
    <w:rsid w:val="001B6737"/>
    <w:rsid w:val="001B6991"/>
    <w:rsid w:val="001C00D2"/>
    <w:rsid w:val="001C1CCB"/>
    <w:rsid w:val="001C1FF1"/>
    <w:rsid w:val="001C39DD"/>
    <w:rsid w:val="001C3F47"/>
    <w:rsid w:val="001C4786"/>
    <w:rsid w:val="001C4BF9"/>
    <w:rsid w:val="001C696A"/>
    <w:rsid w:val="001C6BE4"/>
    <w:rsid w:val="001D0156"/>
    <w:rsid w:val="001D0AD5"/>
    <w:rsid w:val="001D1258"/>
    <w:rsid w:val="001D40D9"/>
    <w:rsid w:val="001D498A"/>
    <w:rsid w:val="001D4AF1"/>
    <w:rsid w:val="001D4BB5"/>
    <w:rsid w:val="001D67AD"/>
    <w:rsid w:val="001D6949"/>
    <w:rsid w:val="001D6F41"/>
    <w:rsid w:val="001E0BC0"/>
    <w:rsid w:val="001E0DA0"/>
    <w:rsid w:val="001E1EA5"/>
    <w:rsid w:val="001E24D9"/>
    <w:rsid w:val="001E2F42"/>
    <w:rsid w:val="001E3494"/>
    <w:rsid w:val="001E4A79"/>
    <w:rsid w:val="001E4E6A"/>
    <w:rsid w:val="001E78DC"/>
    <w:rsid w:val="001F0164"/>
    <w:rsid w:val="001F1BB2"/>
    <w:rsid w:val="001F2F0D"/>
    <w:rsid w:val="001F3252"/>
    <w:rsid w:val="001F3561"/>
    <w:rsid w:val="001F3D57"/>
    <w:rsid w:val="001F437F"/>
    <w:rsid w:val="001F5106"/>
    <w:rsid w:val="001F5EEB"/>
    <w:rsid w:val="001F6E31"/>
    <w:rsid w:val="001F7EAA"/>
    <w:rsid w:val="0020274C"/>
    <w:rsid w:val="00202E1D"/>
    <w:rsid w:val="002032BE"/>
    <w:rsid w:val="002039EB"/>
    <w:rsid w:val="0020486E"/>
    <w:rsid w:val="00204C19"/>
    <w:rsid w:val="00204CC1"/>
    <w:rsid w:val="00205EDD"/>
    <w:rsid w:val="00207189"/>
    <w:rsid w:val="0020791C"/>
    <w:rsid w:val="00211673"/>
    <w:rsid w:val="00211C68"/>
    <w:rsid w:val="00212B9D"/>
    <w:rsid w:val="00212E44"/>
    <w:rsid w:val="002133E0"/>
    <w:rsid w:val="00215966"/>
    <w:rsid w:val="00215D5D"/>
    <w:rsid w:val="002161D2"/>
    <w:rsid w:val="0021685D"/>
    <w:rsid w:val="002169BB"/>
    <w:rsid w:val="00220E07"/>
    <w:rsid w:val="002221EA"/>
    <w:rsid w:val="002224FA"/>
    <w:rsid w:val="002235F1"/>
    <w:rsid w:val="00224501"/>
    <w:rsid w:val="00224A60"/>
    <w:rsid w:val="00226676"/>
    <w:rsid w:val="00226D9F"/>
    <w:rsid w:val="00226F80"/>
    <w:rsid w:val="0022761C"/>
    <w:rsid w:val="0022778E"/>
    <w:rsid w:val="00227F6D"/>
    <w:rsid w:val="002318C0"/>
    <w:rsid w:val="00231C67"/>
    <w:rsid w:val="002347F0"/>
    <w:rsid w:val="00234807"/>
    <w:rsid w:val="00234FE1"/>
    <w:rsid w:val="00235065"/>
    <w:rsid w:val="00237171"/>
    <w:rsid w:val="0023772E"/>
    <w:rsid w:val="00240A33"/>
    <w:rsid w:val="00243D0B"/>
    <w:rsid w:val="0024512E"/>
    <w:rsid w:val="00245689"/>
    <w:rsid w:val="00245AD0"/>
    <w:rsid w:val="00245CCF"/>
    <w:rsid w:val="00247FFD"/>
    <w:rsid w:val="00250005"/>
    <w:rsid w:val="00250B3E"/>
    <w:rsid w:val="00251991"/>
    <w:rsid w:val="00251B35"/>
    <w:rsid w:val="0025450E"/>
    <w:rsid w:val="002568B4"/>
    <w:rsid w:val="00256C7E"/>
    <w:rsid w:val="00256DCC"/>
    <w:rsid w:val="00256E72"/>
    <w:rsid w:val="00257029"/>
    <w:rsid w:val="00260933"/>
    <w:rsid w:val="0026110F"/>
    <w:rsid w:val="002613F5"/>
    <w:rsid w:val="00265A23"/>
    <w:rsid w:val="0026657A"/>
    <w:rsid w:val="00267EAB"/>
    <w:rsid w:val="0027027E"/>
    <w:rsid w:val="00270CDE"/>
    <w:rsid w:val="00270EC2"/>
    <w:rsid w:val="00272498"/>
    <w:rsid w:val="002734FC"/>
    <w:rsid w:val="00273C65"/>
    <w:rsid w:val="00274C71"/>
    <w:rsid w:val="00274D71"/>
    <w:rsid w:val="002764A1"/>
    <w:rsid w:val="00276BF4"/>
    <w:rsid w:val="002774CD"/>
    <w:rsid w:val="00277C55"/>
    <w:rsid w:val="00281758"/>
    <w:rsid w:val="00281768"/>
    <w:rsid w:val="00283065"/>
    <w:rsid w:val="00283AB3"/>
    <w:rsid w:val="00284C7D"/>
    <w:rsid w:val="002854B7"/>
    <w:rsid w:val="00285A52"/>
    <w:rsid w:val="00286D96"/>
    <w:rsid w:val="00290370"/>
    <w:rsid w:val="00290E96"/>
    <w:rsid w:val="0029291B"/>
    <w:rsid w:val="00293A27"/>
    <w:rsid w:val="0029431C"/>
    <w:rsid w:val="00294550"/>
    <w:rsid w:val="002946CB"/>
    <w:rsid w:val="002972D5"/>
    <w:rsid w:val="002A04C3"/>
    <w:rsid w:val="002A04CE"/>
    <w:rsid w:val="002A0538"/>
    <w:rsid w:val="002A0BFA"/>
    <w:rsid w:val="002A1E55"/>
    <w:rsid w:val="002A267F"/>
    <w:rsid w:val="002A4B7F"/>
    <w:rsid w:val="002A5FCF"/>
    <w:rsid w:val="002A7C72"/>
    <w:rsid w:val="002B1D7D"/>
    <w:rsid w:val="002B2C2C"/>
    <w:rsid w:val="002B4850"/>
    <w:rsid w:val="002B7A0C"/>
    <w:rsid w:val="002C08C3"/>
    <w:rsid w:val="002C10B6"/>
    <w:rsid w:val="002C12C9"/>
    <w:rsid w:val="002C19B6"/>
    <w:rsid w:val="002C26AE"/>
    <w:rsid w:val="002C3504"/>
    <w:rsid w:val="002C42A9"/>
    <w:rsid w:val="002C447A"/>
    <w:rsid w:val="002C4566"/>
    <w:rsid w:val="002C74A7"/>
    <w:rsid w:val="002C7946"/>
    <w:rsid w:val="002D00B1"/>
    <w:rsid w:val="002D02BF"/>
    <w:rsid w:val="002D0B44"/>
    <w:rsid w:val="002D2F54"/>
    <w:rsid w:val="002D2F6E"/>
    <w:rsid w:val="002D5484"/>
    <w:rsid w:val="002D54B4"/>
    <w:rsid w:val="002D5657"/>
    <w:rsid w:val="002D5FBD"/>
    <w:rsid w:val="002D63BB"/>
    <w:rsid w:val="002D689A"/>
    <w:rsid w:val="002E04C1"/>
    <w:rsid w:val="002E0D62"/>
    <w:rsid w:val="002E22A5"/>
    <w:rsid w:val="002E28FD"/>
    <w:rsid w:val="002E61D6"/>
    <w:rsid w:val="002E6DAF"/>
    <w:rsid w:val="002F650B"/>
    <w:rsid w:val="002F65A3"/>
    <w:rsid w:val="002F6C30"/>
    <w:rsid w:val="002F7B93"/>
    <w:rsid w:val="00300764"/>
    <w:rsid w:val="00300B31"/>
    <w:rsid w:val="00300D63"/>
    <w:rsid w:val="00300E55"/>
    <w:rsid w:val="00301B17"/>
    <w:rsid w:val="00302F59"/>
    <w:rsid w:val="00303607"/>
    <w:rsid w:val="00303DFD"/>
    <w:rsid w:val="00304C46"/>
    <w:rsid w:val="00305066"/>
    <w:rsid w:val="00306076"/>
    <w:rsid w:val="00307891"/>
    <w:rsid w:val="00312ED4"/>
    <w:rsid w:val="003139FE"/>
    <w:rsid w:val="00313A11"/>
    <w:rsid w:val="00316E55"/>
    <w:rsid w:val="00322444"/>
    <w:rsid w:val="00322A81"/>
    <w:rsid w:val="003232FA"/>
    <w:rsid w:val="003244E0"/>
    <w:rsid w:val="0032492A"/>
    <w:rsid w:val="00326894"/>
    <w:rsid w:val="0033359C"/>
    <w:rsid w:val="00333A3A"/>
    <w:rsid w:val="0033436D"/>
    <w:rsid w:val="00334659"/>
    <w:rsid w:val="003370BC"/>
    <w:rsid w:val="0033750A"/>
    <w:rsid w:val="00337B5A"/>
    <w:rsid w:val="003400D2"/>
    <w:rsid w:val="00341065"/>
    <w:rsid w:val="0034136B"/>
    <w:rsid w:val="003418A0"/>
    <w:rsid w:val="00342582"/>
    <w:rsid w:val="00342814"/>
    <w:rsid w:val="00342B42"/>
    <w:rsid w:val="00343AB8"/>
    <w:rsid w:val="0034498A"/>
    <w:rsid w:val="00345BB0"/>
    <w:rsid w:val="00346C63"/>
    <w:rsid w:val="0035020A"/>
    <w:rsid w:val="00353A75"/>
    <w:rsid w:val="00353AA5"/>
    <w:rsid w:val="00353E6C"/>
    <w:rsid w:val="0035598A"/>
    <w:rsid w:val="0035609E"/>
    <w:rsid w:val="003573EA"/>
    <w:rsid w:val="0036073F"/>
    <w:rsid w:val="00361A49"/>
    <w:rsid w:val="003627B1"/>
    <w:rsid w:val="00362E48"/>
    <w:rsid w:val="00363302"/>
    <w:rsid w:val="003645C1"/>
    <w:rsid w:val="00366D13"/>
    <w:rsid w:val="003712A9"/>
    <w:rsid w:val="00371370"/>
    <w:rsid w:val="00371B51"/>
    <w:rsid w:val="0037274A"/>
    <w:rsid w:val="003731AD"/>
    <w:rsid w:val="00375004"/>
    <w:rsid w:val="003772F2"/>
    <w:rsid w:val="00380163"/>
    <w:rsid w:val="00380D30"/>
    <w:rsid w:val="00380DEB"/>
    <w:rsid w:val="00381D2A"/>
    <w:rsid w:val="00383229"/>
    <w:rsid w:val="00383836"/>
    <w:rsid w:val="00384447"/>
    <w:rsid w:val="00384461"/>
    <w:rsid w:val="0038452D"/>
    <w:rsid w:val="003845C8"/>
    <w:rsid w:val="003845EE"/>
    <w:rsid w:val="00384601"/>
    <w:rsid w:val="003848ED"/>
    <w:rsid w:val="0038566A"/>
    <w:rsid w:val="00390566"/>
    <w:rsid w:val="003907F2"/>
    <w:rsid w:val="00391748"/>
    <w:rsid w:val="00391927"/>
    <w:rsid w:val="003964DE"/>
    <w:rsid w:val="00396515"/>
    <w:rsid w:val="0039681B"/>
    <w:rsid w:val="003A08C7"/>
    <w:rsid w:val="003A3B4D"/>
    <w:rsid w:val="003A498E"/>
    <w:rsid w:val="003A50C7"/>
    <w:rsid w:val="003A5B95"/>
    <w:rsid w:val="003A5E42"/>
    <w:rsid w:val="003A62CC"/>
    <w:rsid w:val="003A65DD"/>
    <w:rsid w:val="003A6D79"/>
    <w:rsid w:val="003B01C2"/>
    <w:rsid w:val="003B04C1"/>
    <w:rsid w:val="003B3479"/>
    <w:rsid w:val="003B3BE9"/>
    <w:rsid w:val="003B409D"/>
    <w:rsid w:val="003B4213"/>
    <w:rsid w:val="003B47D5"/>
    <w:rsid w:val="003B5531"/>
    <w:rsid w:val="003B57E3"/>
    <w:rsid w:val="003B5A5B"/>
    <w:rsid w:val="003B5AF8"/>
    <w:rsid w:val="003C016E"/>
    <w:rsid w:val="003C0666"/>
    <w:rsid w:val="003C0C1C"/>
    <w:rsid w:val="003C11CE"/>
    <w:rsid w:val="003C14C9"/>
    <w:rsid w:val="003C2094"/>
    <w:rsid w:val="003C20F1"/>
    <w:rsid w:val="003C224E"/>
    <w:rsid w:val="003C2658"/>
    <w:rsid w:val="003C2C1B"/>
    <w:rsid w:val="003C3FF7"/>
    <w:rsid w:val="003C4DF1"/>
    <w:rsid w:val="003C4DF4"/>
    <w:rsid w:val="003C51FE"/>
    <w:rsid w:val="003C53E0"/>
    <w:rsid w:val="003C7D58"/>
    <w:rsid w:val="003D008E"/>
    <w:rsid w:val="003D0A29"/>
    <w:rsid w:val="003D15D8"/>
    <w:rsid w:val="003D371D"/>
    <w:rsid w:val="003D550A"/>
    <w:rsid w:val="003D63B1"/>
    <w:rsid w:val="003D7EDA"/>
    <w:rsid w:val="003E0B46"/>
    <w:rsid w:val="003E0C8F"/>
    <w:rsid w:val="003E2940"/>
    <w:rsid w:val="003E3B53"/>
    <w:rsid w:val="003E3CDA"/>
    <w:rsid w:val="003E494B"/>
    <w:rsid w:val="003E4F03"/>
    <w:rsid w:val="003E68B8"/>
    <w:rsid w:val="003E7362"/>
    <w:rsid w:val="003E7421"/>
    <w:rsid w:val="003E7D54"/>
    <w:rsid w:val="003F0151"/>
    <w:rsid w:val="003F31CD"/>
    <w:rsid w:val="003F3A3D"/>
    <w:rsid w:val="003F3DB8"/>
    <w:rsid w:val="003F4276"/>
    <w:rsid w:val="003F47C0"/>
    <w:rsid w:val="00400F62"/>
    <w:rsid w:val="00401867"/>
    <w:rsid w:val="004019AE"/>
    <w:rsid w:val="00402B2A"/>
    <w:rsid w:val="00402C8E"/>
    <w:rsid w:val="00402CBD"/>
    <w:rsid w:val="00403B67"/>
    <w:rsid w:val="00404CAB"/>
    <w:rsid w:val="00404FFE"/>
    <w:rsid w:val="00410A02"/>
    <w:rsid w:val="00410F33"/>
    <w:rsid w:val="0041175D"/>
    <w:rsid w:val="00411C33"/>
    <w:rsid w:val="0041343A"/>
    <w:rsid w:val="004155AC"/>
    <w:rsid w:val="00415F6E"/>
    <w:rsid w:val="00416C92"/>
    <w:rsid w:val="0041704D"/>
    <w:rsid w:val="0041763F"/>
    <w:rsid w:val="00422B38"/>
    <w:rsid w:val="00422D12"/>
    <w:rsid w:val="00422FE3"/>
    <w:rsid w:val="00423196"/>
    <w:rsid w:val="0042361F"/>
    <w:rsid w:val="00423B0F"/>
    <w:rsid w:val="00424234"/>
    <w:rsid w:val="00424808"/>
    <w:rsid w:val="00426FFC"/>
    <w:rsid w:val="00431ABE"/>
    <w:rsid w:val="00431D14"/>
    <w:rsid w:val="00433C3D"/>
    <w:rsid w:val="00434415"/>
    <w:rsid w:val="00437E40"/>
    <w:rsid w:val="004426B7"/>
    <w:rsid w:val="004433C1"/>
    <w:rsid w:val="004440AD"/>
    <w:rsid w:val="004445A6"/>
    <w:rsid w:val="00444FB5"/>
    <w:rsid w:val="00445470"/>
    <w:rsid w:val="00445E5F"/>
    <w:rsid w:val="00445F03"/>
    <w:rsid w:val="00446EBA"/>
    <w:rsid w:val="00447C7C"/>
    <w:rsid w:val="00447F84"/>
    <w:rsid w:val="004501B8"/>
    <w:rsid w:val="00450322"/>
    <w:rsid w:val="004529CE"/>
    <w:rsid w:val="0045369A"/>
    <w:rsid w:val="00453EA2"/>
    <w:rsid w:val="004547CB"/>
    <w:rsid w:val="0045557F"/>
    <w:rsid w:val="00455851"/>
    <w:rsid w:val="00455D34"/>
    <w:rsid w:val="00456EE6"/>
    <w:rsid w:val="00457556"/>
    <w:rsid w:val="0046088F"/>
    <w:rsid w:val="00461406"/>
    <w:rsid w:val="00462128"/>
    <w:rsid w:val="00462DC7"/>
    <w:rsid w:val="00463FEE"/>
    <w:rsid w:val="0046415B"/>
    <w:rsid w:val="00467B14"/>
    <w:rsid w:val="004708A9"/>
    <w:rsid w:val="004718C6"/>
    <w:rsid w:val="004721B3"/>
    <w:rsid w:val="004722E9"/>
    <w:rsid w:val="0047264C"/>
    <w:rsid w:val="00472B72"/>
    <w:rsid w:val="00473E7D"/>
    <w:rsid w:val="0047579E"/>
    <w:rsid w:val="0047586C"/>
    <w:rsid w:val="00476677"/>
    <w:rsid w:val="0047728B"/>
    <w:rsid w:val="00477B51"/>
    <w:rsid w:val="00480ABF"/>
    <w:rsid w:val="00481B74"/>
    <w:rsid w:val="00481EA6"/>
    <w:rsid w:val="00482258"/>
    <w:rsid w:val="00482B22"/>
    <w:rsid w:val="00484A99"/>
    <w:rsid w:val="00487E56"/>
    <w:rsid w:val="004900AA"/>
    <w:rsid w:val="004912F0"/>
    <w:rsid w:val="00494549"/>
    <w:rsid w:val="00494560"/>
    <w:rsid w:val="00497A9D"/>
    <w:rsid w:val="004A09A4"/>
    <w:rsid w:val="004A0FA5"/>
    <w:rsid w:val="004A2065"/>
    <w:rsid w:val="004A2144"/>
    <w:rsid w:val="004A309F"/>
    <w:rsid w:val="004A347B"/>
    <w:rsid w:val="004A3D76"/>
    <w:rsid w:val="004A4289"/>
    <w:rsid w:val="004A4594"/>
    <w:rsid w:val="004A623F"/>
    <w:rsid w:val="004A7E78"/>
    <w:rsid w:val="004B0A32"/>
    <w:rsid w:val="004B1D6C"/>
    <w:rsid w:val="004B3F78"/>
    <w:rsid w:val="004B414F"/>
    <w:rsid w:val="004B57DD"/>
    <w:rsid w:val="004B6012"/>
    <w:rsid w:val="004B6862"/>
    <w:rsid w:val="004C10FD"/>
    <w:rsid w:val="004C2226"/>
    <w:rsid w:val="004C3095"/>
    <w:rsid w:val="004C54BE"/>
    <w:rsid w:val="004C5D12"/>
    <w:rsid w:val="004C6D92"/>
    <w:rsid w:val="004C718F"/>
    <w:rsid w:val="004C77A0"/>
    <w:rsid w:val="004C7CAF"/>
    <w:rsid w:val="004D0751"/>
    <w:rsid w:val="004D1FB8"/>
    <w:rsid w:val="004D2220"/>
    <w:rsid w:val="004D29FC"/>
    <w:rsid w:val="004D2E32"/>
    <w:rsid w:val="004D3E00"/>
    <w:rsid w:val="004D7265"/>
    <w:rsid w:val="004D75EC"/>
    <w:rsid w:val="004D79B4"/>
    <w:rsid w:val="004D7F16"/>
    <w:rsid w:val="004E5CBB"/>
    <w:rsid w:val="004E64D6"/>
    <w:rsid w:val="004E77B0"/>
    <w:rsid w:val="004E791C"/>
    <w:rsid w:val="004F064B"/>
    <w:rsid w:val="004F06E0"/>
    <w:rsid w:val="004F1F9B"/>
    <w:rsid w:val="004F29C9"/>
    <w:rsid w:val="004F2F00"/>
    <w:rsid w:val="004F4985"/>
    <w:rsid w:val="005004E4"/>
    <w:rsid w:val="00500DD9"/>
    <w:rsid w:val="0050186E"/>
    <w:rsid w:val="005030B3"/>
    <w:rsid w:val="00504228"/>
    <w:rsid w:val="005110D6"/>
    <w:rsid w:val="00513137"/>
    <w:rsid w:val="00513754"/>
    <w:rsid w:val="00515128"/>
    <w:rsid w:val="0051532D"/>
    <w:rsid w:val="00517EDB"/>
    <w:rsid w:val="0052092F"/>
    <w:rsid w:val="0052109C"/>
    <w:rsid w:val="005221D0"/>
    <w:rsid w:val="005232E5"/>
    <w:rsid w:val="005240FC"/>
    <w:rsid w:val="00526741"/>
    <w:rsid w:val="00526B5F"/>
    <w:rsid w:val="005302CA"/>
    <w:rsid w:val="00531BC2"/>
    <w:rsid w:val="00531DC1"/>
    <w:rsid w:val="005320E2"/>
    <w:rsid w:val="005341B8"/>
    <w:rsid w:val="00534325"/>
    <w:rsid w:val="00534664"/>
    <w:rsid w:val="0053580D"/>
    <w:rsid w:val="0053596A"/>
    <w:rsid w:val="00536CED"/>
    <w:rsid w:val="00537A3E"/>
    <w:rsid w:val="00537BB9"/>
    <w:rsid w:val="005421DF"/>
    <w:rsid w:val="0054386D"/>
    <w:rsid w:val="0054527D"/>
    <w:rsid w:val="005455D7"/>
    <w:rsid w:val="005456F8"/>
    <w:rsid w:val="00550AE9"/>
    <w:rsid w:val="00551487"/>
    <w:rsid w:val="005526FF"/>
    <w:rsid w:val="00553034"/>
    <w:rsid w:val="00553CFF"/>
    <w:rsid w:val="00554700"/>
    <w:rsid w:val="00554856"/>
    <w:rsid w:val="0055558A"/>
    <w:rsid w:val="00555DF9"/>
    <w:rsid w:val="00556339"/>
    <w:rsid w:val="0055734F"/>
    <w:rsid w:val="005573F0"/>
    <w:rsid w:val="00560711"/>
    <w:rsid w:val="00561B40"/>
    <w:rsid w:val="0056234E"/>
    <w:rsid w:val="005623AE"/>
    <w:rsid w:val="0056532C"/>
    <w:rsid w:val="00565DF0"/>
    <w:rsid w:val="00570F0C"/>
    <w:rsid w:val="00571B52"/>
    <w:rsid w:val="00572AC7"/>
    <w:rsid w:val="00572EE3"/>
    <w:rsid w:val="00574371"/>
    <w:rsid w:val="005755EB"/>
    <w:rsid w:val="00575B77"/>
    <w:rsid w:val="00575E58"/>
    <w:rsid w:val="005777B1"/>
    <w:rsid w:val="00580AFA"/>
    <w:rsid w:val="00580EBC"/>
    <w:rsid w:val="005811D1"/>
    <w:rsid w:val="0058280B"/>
    <w:rsid w:val="0058349A"/>
    <w:rsid w:val="00583D23"/>
    <w:rsid w:val="00585AEE"/>
    <w:rsid w:val="005867B4"/>
    <w:rsid w:val="005876BC"/>
    <w:rsid w:val="0059135E"/>
    <w:rsid w:val="00591B8E"/>
    <w:rsid w:val="00591E5A"/>
    <w:rsid w:val="00592481"/>
    <w:rsid w:val="005946E0"/>
    <w:rsid w:val="005951CE"/>
    <w:rsid w:val="00595F8F"/>
    <w:rsid w:val="005A261E"/>
    <w:rsid w:val="005A2B92"/>
    <w:rsid w:val="005A2F99"/>
    <w:rsid w:val="005A36B8"/>
    <w:rsid w:val="005A3BC7"/>
    <w:rsid w:val="005A53A0"/>
    <w:rsid w:val="005A66DB"/>
    <w:rsid w:val="005A7AF3"/>
    <w:rsid w:val="005B08E2"/>
    <w:rsid w:val="005B10A8"/>
    <w:rsid w:val="005B11C7"/>
    <w:rsid w:val="005B183D"/>
    <w:rsid w:val="005B1FC8"/>
    <w:rsid w:val="005B22CC"/>
    <w:rsid w:val="005B28F8"/>
    <w:rsid w:val="005B29F6"/>
    <w:rsid w:val="005B2F50"/>
    <w:rsid w:val="005B33A0"/>
    <w:rsid w:val="005B36E0"/>
    <w:rsid w:val="005B36F2"/>
    <w:rsid w:val="005B7BCC"/>
    <w:rsid w:val="005B7CB1"/>
    <w:rsid w:val="005C1B28"/>
    <w:rsid w:val="005C3744"/>
    <w:rsid w:val="005C3E8A"/>
    <w:rsid w:val="005C62D5"/>
    <w:rsid w:val="005C7436"/>
    <w:rsid w:val="005C7811"/>
    <w:rsid w:val="005C7867"/>
    <w:rsid w:val="005D1073"/>
    <w:rsid w:val="005D1513"/>
    <w:rsid w:val="005D17D7"/>
    <w:rsid w:val="005D21B3"/>
    <w:rsid w:val="005D21F5"/>
    <w:rsid w:val="005D2353"/>
    <w:rsid w:val="005D2795"/>
    <w:rsid w:val="005D34D3"/>
    <w:rsid w:val="005D3968"/>
    <w:rsid w:val="005D4D68"/>
    <w:rsid w:val="005D732A"/>
    <w:rsid w:val="005E151E"/>
    <w:rsid w:val="005E193C"/>
    <w:rsid w:val="005E218A"/>
    <w:rsid w:val="005E3357"/>
    <w:rsid w:val="005E395D"/>
    <w:rsid w:val="005E4951"/>
    <w:rsid w:val="005E5A1D"/>
    <w:rsid w:val="005F00C4"/>
    <w:rsid w:val="005F04F1"/>
    <w:rsid w:val="005F33F0"/>
    <w:rsid w:val="005F3DA8"/>
    <w:rsid w:val="005F4109"/>
    <w:rsid w:val="005F415D"/>
    <w:rsid w:val="006003AF"/>
    <w:rsid w:val="00600C95"/>
    <w:rsid w:val="00600EDC"/>
    <w:rsid w:val="0060237F"/>
    <w:rsid w:val="00602890"/>
    <w:rsid w:val="006035D3"/>
    <w:rsid w:val="006051EF"/>
    <w:rsid w:val="006065BA"/>
    <w:rsid w:val="0060663A"/>
    <w:rsid w:val="00606A1F"/>
    <w:rsid w:val="00607565"/>
    <w:rsid w:val="00607D00"/>
    <w:rsid w:val="00612EC7"/>
    <w:rsid w:val="00614603"/>
    <w:rsid w:val="006148F9"/>
    <w:rsid w:val="0061752B"/>
    <w:rsid w:val="00621113"/>
    <w:rsid w:val="0062210A"/>
    <w:rsid w:val="00622B42"/>
    <w:rsid w:val="00622D59"/>
    <w:rsid w:val="00623F67"/>
    <w:rsid w:val="006253DD"/>
    <w:rsid w:val="00627372"/>
    <w:rsid w:val="00627643"/>
    <w:rsid w:val="006304D9"/>
    <w:rsid w:val="00630848"/>
    <w:rsid w:val="0063170D"/>
    <w:rsid w:val="00632839"/>
    <w:rsid w:val="0063335B"/>
    <w:rsid w:val="00633DB4"/>
    <w:rsid w:val="00634B11"/>
    <w:rsid w:val="006356C6"/>
    <w:rsid w:val="00635834"/>
    <w:rsid w:val="00635A91"/>
    <w:rsid w:val="00637DFD"/>
    <w:rsid w:val="00640C95"/>
    <w:rsid w:val="00641584"/>
    <w:rsid w:val="00641B24"/>
    <w:rsid w:val="00643DF3"/>
    <w:rsid w:val="00643E5D"/>
    <w:rsid w:val="00644538"/>
    <w:rsid w:val="00644EB1"/>
    <w:rsid w:val="0064690D"/>
    <w:rsid w:val="00646B3B"/>
    <w:rsid w:val="00646E96"/>
    <w:rsid w:val="00647AF5"/>
    <w:rsid w:val="00647F33"/>
    <w:rsid w:val="006502C7"/>
    <w:rsid w:val="0065071B"/>
    <w:rsid w:val="00654702"/>
    <w:rsid w:val="006547FA"/>
    <w:rsid w:val="00654CA6"/>
    <w:rsid w:val="0065585D"/>
    <w:rsid w:val="0066063C"/>
    <w:rsid w:val="006612DD"/>
    <w:rsid w:val="00661349"/>
    <w:rsid w:val="0066151F"/>
    <w:rsid w:val="00661C37"/>
    <w:rsid w:val="00661E23"/>
    <w:rsid w:val="00662DA9"/>
    <w:rsid w:val="006638E5"/>
    <w:rsid w:val="00663901"/>
    <w:rsid w:val="0066509B"/>
    <w:rsid w:val="00665A05"/>
    <w:rsid w:val="0066655D"/>
    <w:rsid w:val="0067015D"/>
    <w:rsid w:val="0067366E"/>
    <w:rsid w:val="006749B5"/>
    <w:rsid w:val="00676B6E"/>
    <w:rsid w:val="00677E75"/>
    <w:rsid w:val="0068013C"/>
    <w:rsid w:val="00681D59"/>
    <w:rsid w:val="006838EF"/>
    <w:rsid w:val="00685566"/>
    <w:rsid w:val="00685B07"/>
    <w:rsid w:val="00685E5D"/>
    <w:rsid w:val="00685F33"/>
    <w:rsid w:val="00686FFF"/>
    <w:rsid w:val="00691344"/>
    <w:rsid w:val="006923CD"/>
    <w:rsid w:val="00693FFD"/>
    <w:rsid w:val="0069596B"/>
    <w:rsid w:val="00695CB7"/>
    <w:rsid w:val="006A1A8A"/>
    <w:rsid w:val="006A2C4A"/>
    <w:rsid w:val="006A3746"/>
    <w:rsid w:val="006A4596"/>
    <w:rsid w:val="006A4D69"/>
    <w:rsid w:val="006A51BE"/>
    <w:rsid w:val="006A6BD6"/>
    <w:rsid w:val="006A7DB9"/>
    <w:rsid w:val="006B00FE"/>
    <w:rsid w:val="006B1110"/>
    <w:rsid w:val="006B175B"/>
    <w:rsid w:val="006B1E0B"/>
    <w:rsid w:val="006B2037"/>
    <w:rsid w:val="006B3781"/>
    <w:rsid w:val="006B456A"/>
    <w:rsid w:val="006B4953"/>
    <w:rsid w:val="006B52D9"/>
    <w:rsid w:val="006B6813"/>
    <w:rsid w:val="006B68B1"/>
    <w:rsid w:val="006C00CF"/>
    <w:rsid w:val="006C101E"/>
    <w:rsid w:val="006C1DF1"/>
    <w:rsid w:val="006C364A"/>
    <w:rsid w:val="006C3A99"/>
    <w:rsid w:val="006C3B92"/>
    <w:rsid w:val="006C5ED6"/>
    <w:rsid w:val="006C710F"/>
    <w:rsid w:val="006C7186"/>
    <w:rsid w:val="006D0879"/>
    <w:rsid w:val="006D0F41"/>
    <w:rsid w:val="006D1BD3"/>
    <w:rsid w:val="006D4098"/>
    <w:rsid w:val="006D59F9"/>
    <w:rsid w:val="006D6A33"/>
    <w:rsid w:val="006E2737"/>
    <w:rsid w:val="006E318C"/>
    <w:rsid w:val="006E4190"/>
    <w:rsid w:val="006E4669"/>
    <w:rsid w:val="006E4BD0"/>
    <w:rsid w:val="006E5E48"/>
    <w:rsid w:val="006E6113"/>
    <w:rsid w:val="006F1CA1"/>
    <w:rsid w:val="006F1F78"/>
    <w:rsid w:val="006F3BAD"/>
    <w:rsid w:val="006F6AEE"/>
    <w:rsid w:val="006F6B7D"/>
    <w:rsid w:val="00701099"/>
    <w:rsid w:val="00701F1F"/>
    <w:rsid w:val="007026C4"/>
    <w:rsid w:val="00703BBA"/>
    <w:rsid w:val="007043CE"/>
    <w:rsid w:val="00704D4C"/>
    <w:rsid w:val="00706053"/>
    <w:rsid w:val="0070686A"/>
    <w:rsid w:val="00707A62"/>
    <w:rsid w:val="00710066"/>
    <w:rsid w:val="007102A5"/>
    <w:rsid w:val="00710A0D"/>
    <w:rsid w:val="00710E46"/>
    <w:rsid w:val="00711305"/>
    <w:rsid w:val="00711C82"/>
    <w:rsid w:val="007130B6"/>
    <w:rsid w:val="007130BE"/>
    <w:rsid w:val="0071441C"/>
    <w:rsid w:val="0071520E"/>
    <w:rsid w:val="0071614B"/>
    <w:rsid w:val="00716AB6"/>
    <w:rsid w:val="00716B8C"/>
    <w:rsid w:val="007172D8"/>
    <w:rsid w:val="007177D4"/>
    <w:rsid w:val="00720063"/>
    <w:rsid w:val="00722C3B"/>
    <w:rsid w:val="00723723"/>
    <w:rsid w:val="00723A16"/>
    <w:rsid w:val="00724DD3"/>
    <w:rsid w:val="00726B23"/>
    <w:rsid w:val="007278A8"/>
    <w:rsid w:val="007303E8"/>
    <w:rsid w:val="007309BA"/>
    <w:rsid w:val="0073136B"/>
    <w:rsid w:val="0073298D"/>
    <w:rsid w:val="007337ED"/>
    <w:rsid w:val="007348A1"/>
    <w:rsid w:val="00734A0E"/>
    <w:rsid w:val="00734FA2"/>
    <w:rsid w:val="00737688"/>
    <w:rsid w:val="00740DC1"/>
    <w:rsid w:val="00743B72"/>
    <w:rsid w:val="0074453C"/>
    <w:rsid w:val="00745D6E"/>
    <w:rsid w:val="00745EF0"/>
    <w:rsid w:val="00745F30"/>
    <w:rsid w:val="00747990"/>
    <w:rsid w:val="00747AB2"/>
    <w:rsid w:val="00750536"/>
    <w:rsid w:val="00750878"/>
    <w:rsid w:val="00750E75"/>
    <w:rsid w:val="007518B6"/>
    <w:rsid w:val="00753220"/>
    <w:rsid w:val="00753379"/>
    <w:rsid w:val="00753C42"/>
    <w:rsid w:val="00753F19"/>
    <w:rsid w:val="00754301"/>
    <w:rsid w:val="00754BDA"/>
    <w:rsid w:val="00755A57"/>
    <w:rsid w:val="00756BE9"/>
    <w:rsid w:val="0075734C"/>
    <w:rsid w:val="00757BC2"/>
    <w:rsid w:val="0076101E"/>
    <w:rsid w:val="0076324F"/>
    <w:rsid w:val="00763B29"/>
    <w:rsid w:val="00764644"/>
    <w:rsid w:val="00764A1A"/>
    <w:rsid w:val="00764D68"/>
    <w:rsid w:val="0076505D"/>
    <w:rsid w:val="00765EA9"/>
    <w:rsid w:val="00767FDF"/>
    <w:rsid w:val="0077050E"/>
    <w:rsid w:val="007716F6"/>
    <w:rsid w:val="007749E2"/>
    <w:rsid w:val="00774B15"/>
    <w:rsid w:val="00774F1B"/>
    <w:rsid w:val="00774FCF"/>
    <w:rsid w:val="007750E4"/>
    <w:rsid w:val="0077611E"/>
    <w:rsid w:val="00776536"/>
    <w:rsid w:val="007771BB"/>
    <w:rsid w:val="0077721B"/>
    <w:rsid w:val="00780131"/>
    <w:rsid w:val="00780734"/>
    <w:rsid w:val="0078132B"/>
    <w:rsid w:val="00784069"/>
    <w:rsid w:val="0078413A"/>
    <w:rsid w:val="0078604A"/>
    <w:rsid w:val="00786CFA"/>
    <w:rsid w:val="00786E58"/>
    <w:rsid w:val="00787CE3"/>
    <w:rsid w:val="00792501"/>
    <w:rsid w:val="00793B35"/>
    <w:rsid w:val="00794058"/>
    <w:rsid w:val="00794191"/>
    <w:rsid w:val="007959DE"/>
    <w:rsid w:val="00795BF5"/>
    <w:rsid w:val="007978C7"/>
    <w:rsid w:val="00797978"/>
    <w:rsid w:val="007A1DC1"/>
    <w:rsid w:val="007A24F5"/>
    <w:rsid w:val="007A4EC3"/>
    <w:rsid w:val="007A4FD0"/>
    <w:rsid w:val="007A63CD"/>
    <w:rsid w:val="007A7462"/>
    <w:rsid w:val="007B0AF9"/>
    <w:rsid w:val="007B1075"/>
    <w:rsid w:val="007B2B92"/>
    <w:rsid w:val="007B4C3B"/>
    <w:rsid w:val="007C1DF8"/>
    <w:rsid w:val="007C4779"/>
    <w:rsid w:val="007C64CC"/>
    <w:rsid w:val="007D12EC"/>
    <w:rsid w:val="007D327C"/>
    <w:rsid w:val="007D36F9"/>
    <w:rsid w:val="007D3848"/>
    <w:rsid w:val="007D4E69"/>
    <w:rsid w:val="007D4EDD"/>
    <w:rsid w:val="007D596B"/>
    <w:rsid w:val="007D5BB5"/>
    <w:rsid w:val="007D6064"/>
    <w:rsid w:val="007D6080"/>
    <w:rsid w:val="007D6137"/>
    <w:rsid w:val="007E01D1"/>
    <w:rsid w:val="007E0FC3"/>
    <w:rsid w:val="007E1B23"/>
    <w:rsid w:val="007E1F69"/>
    <w:rsid w:val="007E379C"/>
    <w:rsid w:val="007E4CB5"/>
    <w:rsid w:val="007F1241"/>
    <w:rsid w:val="007F2E26"/>
    <w:rsid w:val="007F6565"/>
    <w:rsid w:val="007F6AD8"/>
    <w:rsid w:val="007F730F"/>
    <w:rsid w:val="007F7CF8"/>
    <w:rsid w:val="0080027E"/>
    <w:rsid w:val="00800961"/>
    <w:rsid w:val="00800C99"/>
    <w:rsid w:val="008021A3"/>
    <w:rsid w:val="0080272B"/>
    <w:rsid w:val="00802CCF"/>
    <w:rsid w:val="00803224"/>
    <w:rsid w:val="008033CF"/>
    <w:rsid w:val="00803A64"/>
    <w:rsid w:val="008041F1"/>
    <w:rsid w:val="008047C7"/>
    <w:rsid w:val="00804CAB"/>
    <w:rsid w:val="008050F0"/>
    <w:rsid w:val="0080530C"/>
    <w:rsid w:val="00805933"/>
    <w:rsid w:val="00806078"/>
    <w:rsid w:val="008069C0"/>
    <w:rsid w:val="00806F4E"/>
    <w:rsid w:val="00807E34"/>
    <w:rsid w:val="00810693"/>
    <w:rsid w:val="00810C59"/>
    <w:rsid w:val="00811FC7"/>
    <w:rsid w:val="0081297A"/>
    <w:rsid w:val="00812D60"/>
    <w:rsid w:val="00815107"/>
    <w:rsid w:val="00815214"/>
    <w:rsid w:val="00815E77"/>
    <w:rsid w:val="0081764A"/>
    <w:rsid w:val="00817777"/>
    <w:rsid w:val="00817D99"/>
    <w:rsid w:val="00820C9F"/>
    <w:rsid w:val="00820DFA"/>
    <w:rsid w:val="008218C3"/>
    <w:rsid w:val="00821CC9"/>
    <w:rsid w:val="00822688"/>
    <w:rsid w:val="0082334C"/>
    <w:rsid w:val="00823B13"/>
    <w:rsid w:val="0082464A"/>
    <w:rsid w:val="008305E2"/>
    <w:rsid w:val="0083255C"/>
    <w:rsid w:val="0083291A"/>
    <w:rsid w:val="00833464"/>
    <w:rsid w:val="0083767D"/>
    <w:rsid w:val="00837E22"/>
    <w:rsid w:val="0084186A"/>
    <w:rsid w:val="0084267A"/>
    <w:rsid w:val="00842D1F"/>
    <w:rsid w:val="00843780"/>
    <w:rsid w:val="008441A6"/>
    <w:rsid w:val="00844DA3"/>
    <w:rsid w:val="00846F95"/>
    <w:rsid w:val="0085238B"/>
    <w:rsid w:val="00853665"/>
    <w:rsid w:val="00854136"/>
    <w:rsid w:val="008551DE"/>
    <w:rsid w:val="008567D3"/>
    <w:rsid w:val="00857220"/>
    <w:rsid w:val="00857446"/>
    <w:rsid w:val="008600A6"/>
    <w:rsid w:val="00860CFE"/>
    <w:rsid w:val="008613CF"/>
    <w:rsid w:val="0086574D"/>
    <w:rsid w:val="00865969"/>
    <w:rsid w:val="00866E29"/>
    <w:rsid w:val="00866EAF"/>
    <w:rsid w:val="008676D8"/>
    <w:rsid w:val="00871307"/>
    <w:rsid w:val="008728F6"/>
    <w:rsid w:val="0087296E"/>
    <w:rsid w:val="00873E3E"/>
    <w:rsid w:val="00874E2F"/>
    <w:rsid w:val="008764A2"/>
    <w:rsid w:val="0087690C"/>
    <w:rsid w:val="00877F6F"/>
    <w:rsid w:val="00881A0E"/>
    <w:rsid w:val="00881CA6"/>
    <w:rsid w:val="0088220A"/>
    <w:rsid w:val="00882B93"/>
    <w:rsid w:val="00883222"/>
    <w:rsid w:val="008841DB"/>
    <w:rsid w:val="00885648"/>
    <w:rsid w:val="00885A09"/>
    <w:rsid w:val="008863BA"/>
    <w:rsid w:val="00886525"/>
    <w:rsid w:val="00890697"/>
    <w:rsid w:val="008915C7"/>
    <w:rsid w:val="00892FCE"/>
    <w:rsid w:val="00893060"/>
    <w:rsid w:val="008931FD"/>
    <w:rsid w:val="00895602"/>
    <w:rsid w:val="00895B0D"/>
    <w:rsid w:val="00896B22"/>
    <w:rsid w:val="00896DF9"/>
    <w:rsid w:val="00897FC8"/>
    <w:rsid w:val="008A0149"/>
    <w:rsid w:val="008A0B57"/>
    <w:rsid w:val="008A1280"/>
    <w:rsid w:val="008A1716"/>
    <w:rsid w:val="008A20FD"/>
    <w:rsid w:val="008A2F0D"/>
    <w:rsid w:val="008A4BA8"/>
    <w:rsid w:val="008A7AAE"/>
    <w:rsid w:val="008B0540"/>
    <w:rsid w:val="008B32BD"/>
    <w:rsid w:val="008B337B"/>
    <w:rsid w:val="008B41F8"/>
    <w:rsid w:val="008B427E"/>
    <w:rsid w:val="008B5D6B"/>
    <w:rsid w:val="008B5FAB"/>
    <w:rsid w:val="008B6316"/>
    <w:rsid w:val="008B750C"/>
    <w:rsid w:val="008B7DAE"/>
    <w:rsid w:val="008B7DC2"/>
    <w:rsid w:val="008C0F24"/>
    <w:rsid w:val="008C23DC"/>
    <w:rsid w:val="008C3169"/>
    <w:rsid w:val="008C31BD"/>
    <w:rsid w:val="008C3631"/>
    <w:rsid w:val="008C412A"/>
    <w:rsid w:val="008C4B52"/>
    <w:rsid w:val="008C4CB0"/>
    <w:rsid w:val="008C4D81"/>
    <w:rsid w:val="008C5256"/>
    <w:rsid w:val="008C6F68"/>
    <w:rsid w:val="008C70AA"/>
    <w:rsid w:val="008C70F4"/>
    <w:rsid w:val="008C79A5"/>
    <w:rsid w:val="008D0E8E"/>
    <w:rsid w:val="008D2438"/>
    <w:rsid w:val="008D57C2"/>
    <w:rsid w:val="008D5DE8"/>
    <w:rsid w:val="008D6DE5"/>
    <w:rsid w:val="008D7726"/>
    <w:rsid w:val="008D7E7F"/>
    <w:rsid w:val="008E0BF3"/>
    <w:rsid w:val="008E11E7"/>
    <w:rsid w:val="008E18B0"/>
    <w:rsid w:val="008E25E0"/>
    <w:rsid w:val="008E365C"/>
    <w:rsid w:val="008E3A88"/>
    <w:rsid w:val="008E6CF4"/>
    <w:rsid w:val="008E6E08"/>
    <w:rsid w:val="008E7200"/>
    <w:rsid w:val="008E763A"/>
    <w:rsid w:val="008F018C"/>
    <w:rsid w:val="008F110C"/>
    <w:rsid w:val="008F2181"/>
    <w:rsid w:val="008F4C0E"/>
    <w:rsid w:val="008F5B6C"/>
    <w:rsid w:val="008F600C"/>
    <w:rsid w:val="008F778B"/>
    <w:rsid w:val="00901892"/>
    <w:rsid w:val="00902126"/>
    <w:rsid w:val="00902B3A"/>
    <w:rsid w:val="00902FB5"/>
    <w:rsid w:val="009055E0"/>
    <w:rsid w:val="00911B54"/>
    <w:rsid w:val="0091437E"/>
    <w:rsid w:val="0091526E"/>
    <w:rsid w:val="009160FC"/>
    <w:rsid w:val="00916621"/>
    <w:rsid w:val="00917740"/>
    <w:rsid w:val="00921346"/>
    <w:rsid w:val="009213C5"/>
    <w:rsid w:val="00921578"/>
    <w:rsid w:val="00921F27"/>
    <w:rsid w:val="00923825"/>
    <w:rsid w:val="00925B72"/>
    <w:rsid w:val="00932E8E"/>
    <w:rsid w:val="00932EF0"/>
    <w:rsid w:val="0093321C"/>
    <w:rsid w:val="00933552"/>
    <w:rsid w:val="00935BF4"/>
    <w:rsid w:val="0093772C"/>
    <w:rsid w:val="0094305F"/>
    <w:rsid w:val="00943BC4"/>
    <w:rsid w:val="00946286"/>
    <w:rsid w:val="00946552"/>
    <w:rsid w:val="009467FA"/>
    <w:rsid w:val="00950271"/>
    <w:rsid w:val="0095039B"/>
    <w:rsid w:val="00950DA5"/>
    <w:rsid w:val="00952B9A"/>
    <w:rsid w:val="00953365"/>
    <w:rsid w:val="009534CF"/>
    <w:rsid w:val="00953863"/>
    <w:rsid w:val="00955000"/>
    <w:rsid w:val="00956619"/>
    <w:rsid w:val="00956BE6"/>
    <w:rsid w:val="009614DD"/>
    <w:rsid w:val="00961699"/>
    <w:rsid w:val="00962727"/>
    <w:rsid w:val="0096415A"/>
    <w:rsid w:val="00964FED"/>
    <w:rsid w:val="00965425"/>
    <w:rsid w:val="00965C51"/>
    <w:rsid w:val="00966859"/>
    <w:rsid w:val="00971BB4"/>
    <w:rsid w:val="00972169"/>
    <w:rsid w:val="00972CD6"/>
    <w:rsid w:val="00972EDC"/>
    <w:rsid w:val="00974461"/>
    <w:rsid w:val="0097450F"/>
    <w:rsid w:val="00974A05"/>
    <w:rsid w:val="0097565E"/>
    <w:rsid w:val="00976B23"/>
    <w:rsid w:val="00980B8E"/>
    <w:rsid w:val="0098146F"/>
    <w:rsid w:val="00982334"/>
    <w:rsid w:val="0098248E"/>
    <w:rsid w:val="00983748"/>
    <w:rsid w:val="00984055"/>
    <w:rsid w:val="00984AEF"/>
    <w:rsid w:val="00985101"/>
    <w:rsid w:val="009853D2"/>
    <w:rsid w:val="00985A57"/>
    <w:rsid w:val="009860F6"/>
    <w:rsid w:val="009861D0"/>
    <w:rsid w:val="009864B4"/>
    <w:rsid w:val="00987598"/>
    <w:rsid w:val="00987CF6"/>
    <w:rsid w:val="00990AF3"/>
    <w:rsid w:val="0099154D"/>
    <w:rsid w:val="009919A4"/>
    <w:rsid w:val="00991D66"/>
    <w:rsid w:val="00991F39"/>
    <w:rsid w:val="009922CB"/>
    <w:rsid w:val="009932B9"/>
    <w:rsid w:val="009A2560"/>
    <w:rsid w:val="009A2EAC"/>
    <w:rsid w:val="009A3F60"/>
    <w:rsid w:val="009A4743"/>
    <w:rsid w:val="009A5AB7"/>
    <w:rsid w:val="009A6650"/>
    <w:rsid w:val="009A7170"/>
    <w:rsid w:val="009A77AE"/>
    <w:rsid w:val="009A7E9B"/>
    <w:rsid w:val="009B02C2"/>
    <w:rsid w:val="009B144B"/>
    <w:rsid w:val="009B386A"/>
    <w:rsid w:val="009B60DA"/>
    <w:rsid w:val="009B7425"/>
    <w:rsid w:val="009B7DDE"/>
    <w:rsid w:val="009C12B3"/>
    <w:rsid w:val="009C2DD1"/>
    <w:rsid w:val="009C3117"/>
    <w:rsid w:val="009C3CBB"/>
    <w:rsid w:val="009C4472"/>
    <w:rsid w:val="009C696D"/>
    <w:rsid w:val="009C6D9B"/>
    <w:rsid w:val="009C7069"/>
    <w:rsid w:val="009C7781"/>
    <w:rsid w:val="009C7C8C"/>
    <w:rsid w:val="009C7CBB"/>
    <w:rsid w:val="009D007A"/>
    <w:rsid w:val="009D0C17"/>
    <w:rsid w:val="009D1BF7"/>
    <w:rsid w:val="009D241E"/>
    <w:rsid w:val="009D308A"/>
    <w:rsid w:val="009D328E"/>
    <w:rsid w:val="009D3C9F"/>
    <w:rsid w:val="009D3D2E"/>
    <w:rsid w:val="009D4E7F"/>
    <w:rsid w:val="009D51FC"/>
    <w:rsid w:val="009D53D3"/>
    <w:rsid w:val="009E0337"/>
    <w:rsid w:val="009E10F2"/>
    <w:rsid w:val="009E217E"/>
    <w:rsid w:val="009E3865"/>
    <w:rsid w:val="009E5152"/>
    <w:rsid w:val="009E60D0"/>
    <w:rsid w:val="009E645E"/>
    <w:rsid w:val="009E7538"/>
    <w:rsid w:val="009E7BD3"/>
    <w:rsid w:val="009E7F92"/>
    <w:rsid w:val="009F0FED"/>
    <w:rsid w:val="009F1B7F"/>
    <w:rsid w:val="009F406C"/>
    <w:rsid w:val="009F674E"/>
    <w:rsid w:val="009F6C1F"/>
    <w:rsid w:val="009F79D6"/>
    <w:rsid w:val="00A00CBA"/>
    <w:rsid w:val="00A03A7E"/>
    <w:rsid w:val="00A0442E"/>
    <w:rsid w:val="00A04AEF"/>
    <w:rsid w:val="00A04C26"/>
    <w:rsid w:val="00A04E00"/>
    <w:rsid w:val="00A10331"/>
    <w:rsid w:val="00A103F2"/>
    <w:rsid w:val="00A1072E"/>
    <w:rsid w:val="00A1124B"/>
    <w:rsid w:val="00A112DF"/>
    <w:rsid w:val="00A132E0"/>
    <w:rsid w:val="00A165E5"/>
    <w:rsid w:val="00A16E87"/>
    <w:rsid w:val="00A17B6E"/>
    <w:rsid w:val="00A22166"/>
    <w:rsid w:val="00A23AFA"/>
    <w:rsid w:val="00A23DCE"/>
    <w:rsid w:val="00A24DDB"/>
    <w:rsid w:val="00A26519"/>
    <w:rsid w:val="00A268CA"/>
    <w:rsid w:val="00A27025"/>
    <w:rsid w:val="00A2773D"/>
    <w:rsid w:val="00A27D7D"/>
    <w:rsid w:val="00A27EE5"/>
    <w:rsid w:val="00A3300D"/>
    <w:rsid w:val="00A34BD7"/>
    <w:rsid w:val="00A35048"/>
    <w:rsid w:val="00A36221"/>
    <w:rsid w:val="00A364A3"/>
    <w:rsid w:val="00A371A8"/>
    <w:rsid w:val="00A4229F"/>
    <w:rsid w:val="00A44D37"/>
    <w:rsid w:val="00A44F0C"/>
    <w:rsid w:val="00A45E3A"/>
    <w:rsid w:val="00A461CB"/>
    <w:rsid w:val="00A46C56"/>
    <w:rsid w:val="00A478BF"/>
    <w:rsid w:val="00A50264"/>
    <w:rsid w:val="00A5124E"/>
    <w:rsid w:val="00A53CF5"/>
    <w:rsid w:val="00A53EFE"/>
    <w:rsid w:val="00A548A8"/>
    <w:rsid w:val="00A55550"/>
    <w:rsid w:val="00A5604D"/>
    <w:rsid w:val="00A567EA"/>
    <w:rsid w:val="00A569D2"/>
    <w:rsid w:val="00A57CA1"/>
    <w:rsid w:val="00A606CE"/>
    <w:rsid w:val="00A66939"/>
    <w:rsid w:val="00A6755B"/>
    <w:rsid w:val="00A678FD"/>
    <w:rsid w:val="00A7032C"/>
    <w:rsid w:val="00A7143E"/>
    <w:rsid w:val="00A73192"/>
    <w:rsid w:val="00A73A5F"/>
    <w:rsid w:val="00A74D53"/>
    <w:rsid w:val="00A76137"/>
    <w:rsid w:val="00A771DB"/>
    <w:rsid w:val="00A777B5"/>
    <w:rsid w:val="00A81E45"/>
    <w:rsid w:val="00A822A2"/>
    <w:rsid w:val="00A82C33"/>
    <w:rsid w:val="00A839C0"/>
    <w:rsid w:val="00A84336"/>
    <w:rsid w:val="00A86A2A"/>
    <w:rsid w:val="00A8755C"/>
    <w:rsid w:val="00A901C7"/>
    <w:rsid w:val="00A917BA"/>
    <w:rsid w:val="00A922C3"/>
    <w:rsid w:val="00A940A2"/>
    <w:rsid w:val="00A952CD"/>
    <w:rsid w:val="00A97EF4"/>
    <w:rsid w:val="00AA0C5A"/>
    <w:rsid w:val="00AA5DC0"/>
    <w:rsid w:val="00AA6077"/>
    <w:rsid w:val="00AA69EE"/>
    <w:rsid w:val="00AA6BF6"/>
    <w:rsid w:val="00AA765C"/>
    <w:rsid w:val="00AB056F"/>
    <w:rsid w:val="00AB1053"/>
    <w:rsid w:val="00AB1FBB"/>
    <w:rsid w:val="00AB21A2"/>
    <w:rsid w:val="00AB248E"/>
    <w:rsid w:val="00AB2D27"/>
    <w:rsid w:val="00AB394D"/>
    <w:rsid w:val="00AB4A22"/>
    <w:rsid w:val="00AB4DF2"/>
    <w:rsid w:val="00AB5075"/>
    <w:rsid w:val="00AB51FC"/>
    <w:rsid w:val="00AB6834"/>
    <w:rsid w:val="00AB7245"/>
    <w:rsid w:val="00AB7D90"/>
    <w:rsid w:val="00AC03C8"/>
    <w:rsid w:val="00AC0D3D"/>
    <w:rsid w:val="00AC2741"/>
    <w:rsid w:val="00AC2CFC"/>
    <w:rsid w:val="00AC72D6"/>
    <w:rsid w:val="00AC7A77"/>
    <w:rsid w:val="00AD02B9"/>
    <w:rsid w:val="00AD0ACB"/>
    <w:rsid w:val="00AD0BE1"/>
    <w:rsid w:val="00AD32EC"/>
    <w:rsid w:val="00AD368A"/>
    <w:rsid w:val="00AD423C"/>
    <w:rsid w:val="00AD4313"/>
    <w:rsid w:val="00AD61D5"/>
    <w:rsid w:val="00AD67B6"/>
    <w:rsid w:val="00AD6E14"/>
    <w:rsid w:val="00AD7234"/>
    <w:rsid w:val="00AD7ADA"/>
    <w:rsid w:val="00AE029A"/>
    <w:rsid w:val="00AE0BD9"/>
    <w:rsid w:val="00AE1786"/>
    <w:rsid w:val="00AE2EE9"/>
    <w:rsid w:val="00AE2F14"/>
    <w:rsid w:val="00AE30E5"/>
    <w:rsid w:val="00AE348A"/>
    <w:rsid w:val="00AE348E"/>
    <w:rsid w:val="00AE436C"/>
    <w:rsid w:val="00AE7154"/>
    <w:rsid w:val="00AF1108"/>
    <w:rsid w:val="00AF2229"/>
    <w:rsid w:val="00AF286C"/>
    <w:rsid w:val="00AF2895"/>
    <w:rsid w:val="00AF36EE"/>
    <w:rsid w:val="00AF3CA0"/>
    <w:rsid w:val="00AF435F"/>
    <w:rsid w:val="00AF518F"/>
    <w:rsid w:val="00AF5606"/>
    <w:rsid w:val="00AF7A3A"/>
    <w:rsid w:val="00AF7CE3"/>
    <w:rsid w:val="00B00C08"/>
    <w:rsid w:val="00B02BA8"/>
    <w:rsid w:val="00B045CD"/>
    <w:rsid w:val="00B0553F"/>
    <w:rsid w:val="00B0721A"/>
    <w:rsid w:val="00B137B9"/>
    <w:rsid w:val="00B13DA0"/>
    <w:rsid w:val="00B15255"/>
    <w:rsid w:val="00B15612"/>
    <w:rsid w:val="00B15F1A"/>
    <w:rsid w:val="00B161E1"/>
    <w:rsid w:val="00B203E5"/>
    <w:rsid w:val="00B210CC"/>
    <w:rsid w:val="00B22605"/>
    <w:rsid w:val="00B22932"/>
    <w:rsid w:val="00B22D85"/>
    <w:rsid w:val="00B24386"/>
    <w:rsid w:val="00B245E7"/>
    <w:rsid w:val="00B249A2"/>
    <w:rsid w:val="00B24DFA"/>
    <w:rsid w:val="00B2615C"/>
    <w:rsid w:val="00B262BA"/>
    <w:rsid w:val="00B267E2"/>
    <w:rsid w:val="00B269B4"/>
    <w:rsid w:val="00B26AB7"/>
    <w:rsid w:val="00B26E59"/>
    <w:rsid w:val="00B278D4"/>
    <w:rsid w:val="00B304A9"/>
    <w:rsid w:val="00B30B67"/>
    <w:rsid w:val="00B324F5"/>
    <w:rsid w:val="00B33AF3"/>
    <w:rsid w:val="00B3504D"/>
    <w:rsid w:val="00B35065"/>
    <w:rsid w:val="00B355DF"/>
    <w:rsid w:val="00B35CB8"/>
    <w:rsid w:val="00B365D0"/>
    <w:rsid w:val="00B370AD"/>
    <w:rsid w:val="00B40143"/>
    <w:rsid w:val="00B432B2"/>
    <w:rsid w:val="00B43427"/>
    <w:rsid w:val="00B44695"/>
    <w:rsid w:val="00B4491B"/>
    <w:rsid w:val="00B50EE0"/>
    <w:rsid w:val="00B51696"/>
    <w:rsid w:val="00B5177B"/>
    <w:rsid w:val="00B52421"/>
    <w:rsid w:val="00B53C63"/>
    <w:rsid w:val="00B54D7D"/>
    <w:rsid w:val="00B55CF9"/>
    <w:rsid w:val="00B55E19"/>
    <w:rsid w:val="00B56C58"/>
    <w:rsid w:val="00B62CB3"/>
    <w:rsid w:val="00B66553"/>
    <w:rsid w:val="00B66928"/>
    <w:rsid w:val="00B66CE0"/>
    <w:rsid w:val="00B70BCD"/>
    <w:rsid w:val="00B7248D"/>
    <w:rsid w:val="00B74561"/>
    <w:rsid w:val="00B745A5"/>
    <w:rsid w:val="00B75EC6"/>
    <w:rsid w:val="00B769DE"/>
    <w:rsid w:val="00B76B33"/>
    <w:rsid w:val="00B805DC"/>
    <w:rsid w:val="00B811FF"/>
    <w:rsid w:val="00B8190F"/>
    <w:rsid w:val="00B85DA4"/>
    <w:rsid w:val="00B86C63"/>
    <w:rsid w:val="00B86F5D"/>
    <w:rsid w:val="00B878DE"/>
    <w:rsid w:val="00B9151F"/>
    <w:rsid w:val="00B92613"/>
    <w:rsid w:val="00B938F7"/>
    <w:rsid w:val="00B94CF6"/>
    <w:rsid w:val="00B9502C"/>
    <w:rsid w:val="00B9636B"/>
    <w:rsid w:val="00B9707B"/>
    <w:rsid w:val="00B979B9"/>
    <w:rsid w:val="00B97F53"/>
    <w:rsid w:val="00BA07E2"/>
    <w:rsid w:val="00BA09C2"/>
    <w:rsid w:val="00BA1E46"/>
    <w:rsid w:val="00BA21DF"/>
    <w:rsid w:val="00BA2571"/>
    <w:rsid w:val="00BA25F4"/>
    <w:rsid w:val="00BA4543"/>
    <w:rsid w:val="00BA5D10"/>
    <w:rsid w:val="00BA6E98"/>
    <w:rsid w:val="00BA7EBB"/>
    <w:rsid w:val="00BB08CD"/>
    <w:rsid w:val="00BB0A39"/>
    <w:rsid w:val="00BB0F7B"/>
    <w:rsid w:val="00BB194C"/>
    <w:rsid w:val="00BB2CDD"/>
    <w:rsid w:val="00BB43FE"/>
    <w:rsid w:val="00BB4A26"/>
    <w:rsid w:val="00BB720A"/>
    <w:rsid w:val="00BC06BF"/>
    <w:rsid w:val="00BC1C06"/>
    <w:rsid w:val="00BC266A"/>
    <w:rsid w:val="00BC313F"/>
    <w:rsid w:val="00BC606B"/>
    <w:rsid w:val="00BC7434"/>
    <w:rsid w:val="00BD0F39"/>
    <w:rsid w:val="00BD3B1D"/>
    <w:rsid w:val="00BD3E34"/>
    <w:rsid w:val="00BD52AD"/>
    <w:rsid w:val="00BD59D9"/>
    <w:rsid w:val="00BD5C42"/>
    <w:rsid w:val="00BD68B3"/>
    <w:rsid w:val="00BD7119"/>
    <w:rsid w:val="00BD7828"/>
    <w:rsid w:val="00BE0E18"/>
    <w:rsid w:val="00BE0FDC"/>
    <w:rsid w:val="00BE1501"/>
    <w:rsid w:val="00BE6A3A"/>
    <w:rsid w:val="00BE6ADF"/>
    <w:rsid w:val="00BE6BF7"/>
    <w:rsid w:val="00BF0027"/>
    <w:rsid w:val="00BF021E"/>
    <w:rsid w:val="00BF0D44"/>
    <w:rsid w:val="00BF1F75"/>
    <w:rsid w:val="00BF2A85"/>
    <w:rsid w:val="00BF3812"/>
    <w:rsid w:val="00BF43BB"/>
    <w:rsid w:val="00BF4AE3"/>
    <w:rsid w:val="00BF61F1"/>
    <w:rsid w:val="00BF6D47"/>
    <w:rsid w:val="00BF6FE6"/>
    <w:rsid w:val="00C00219"/>
    <w:rsid w:val="00C0039D"/>
    <w:rsid w:val="00C00B18"/>
    <w:rsid w:val="00C0326A"/>
    <w:rsid w:val="00C03C38"/>
    <w:rsid w:val="00C041DB"/>
    <w:rsid w:val="00C072B5"/>
    <w:rsid w:val="00C07BC7"/>
    <w:rsid w:val="00C10206"/>
    <w:rsid w:val="00C110A3"/>
    <w:rsid w:val="00C11D8D"/>
    <w:rsid w:val="00C12B95"/>
    <w:rsid w:val="00C13198"/>
    <w:rsid w:val="00C133AC"/>
    <w:rsid w:val="00C1366F"/>
    <w:rsid w:val="00C203B6"/>
    <w:rsid w:val="00C2041E"/>
    <w:rsid w:val="00C2150C"/>
    <w:rsid w:val="00C22091"/>
    <w:rsid w:val="00C22291"/>
    <w:rsid w:val="00C23481"/>
    <w:rsid w:val="00C2351F"/>
    <w:rsid w:val="00C24135"/>
    <w:rsid w:val="00C24856"/>
    <w:rsid w:val="00C24BBE"/>
    <w:rsid w:val="00C252C7"/>
    <w:rsid w:val="00C25A87"/>
    <w:rsid w:val="00C265D4"/>
    <w:rsid w:val="00C26878"/>
    <w:rsid w:val="00C26D12"/>
    <w:rsid w:val="00C302B8"/>
    <w:rsid w:val="00C30B16"/>
    <w:rsid w:val="00C31463"/>
    <w:rsid w:val="00C316A9"/>
    <w:rsid w:val="00C323D3"/>
    <w:rsid w:val="00C32B3F"/>
    <w:rsid w:val="00C33496"/>
    <w:rsid w:val="00C3383A"/>
    <w:rsid w:val="00C33878"/>
    <w:rsid w:val="00C3416E"/>
    <w:rsid w:val="00C34D58"/>
    <w:rsid w:val="00C35483"/>
    <w:rsid w:val="00C35C63"/>
    <w:rsid w:val="00C41BB8"/>
    <w:rsid w:val="00C424EB"/>
    <w:rsid w:val="00C44861"/>
    <w:rsid w:val="00C44CDD"/>
    <w:rsid w:val="00C4676A"/>
    <w:rsid w:val="00C5212E"/>
    <w:rsid w:val="00C5306A"/>
    <w:rsid w:val="00C531D5"/>
    <w:rsid w:val="00C568CB"/>
    <w:rsid w:val="00C602EF"/>
    <w:rsid w:val="00C60447"/>
    <w:rsid w:val="00C61501"/>
    <w:rsid w:val="00C6191F"/>
    <w:rsid w:val="00C61CB4"/>
    <w:rsid w:val="00C62894"/>
    <w:rsid w:val="00C65AD8"/>
    <w:rsid w:val="00C6632D"/>
    <w:rsid w:val="00C6762B"/>
    <w:rsid w:val="00C678B4"/>
    <w:rsid w:val="00C67F88"/>
    <w:rsid w:val="00C707B5"/>
    <w:rsid w:val="00C73FA2"/>
    <w:rsid w:val="00C746AF"/>
    <w:rsid w:val="00C750FC"/>
    <w:rsid w:val="00C7517A"/>
    <w:rsid w:val="00C75207"/>
    <w:rsid w:val="00C77387"/>
    <w:rsid w:val="00C80022"/>
    <w:rsid w:val="00C805E6"/>
    <w:rsid w:val="00C80680"/>
    <w:rsid w:val="00C81504"/>
    <w:rsid w:val="00C831B0"/>
    <w:rsid w:val="00C83347"/>
    <w:rsid w:val="00C847F4"/>
    <w:rsid w:val="00C84BBC"/>
    <w:rsid w:val="00C84C40"/>
    <w:rsid w:val="00C84F41"/>
    <w:rsid w:val="00C857A4"/>
    <w:rsid w:val="00C857F3"/>
    <w:rsid w:val="00C85811"/>
    <w:rsid w:val="00C87D30"/>
    <w:rsid w:val="00C908BF"/>
    <w:rsid w:val="00C9112E"/>
    <w:rsid w:val="00C917F1"/>
    <w:rsid w:val="00C91DCB"/>
    <w:rsid w:val="00C9298C"/>
    <w:rsid w:val="00C92B34"/>
    <w:rsid w:val="00C93DDA"/>
    <w:rsid w:val="00C9469D"/>
    <w:rsid w:val="00C94D71"/>
    <w:rsid w:val="00C95665"/>
    <w:rsid w:val="00C97F2C"/>
    <w:rsid w:val="00CA1BA1"/>
    <w:rsid w:val="00CA226D"/>
    <w:rsid w:val="00CA25DB"/>
    <w:rsid w:val="00CA2C19"/>
    <w:rsid w:val="00CA3259"/>
    <w:rsid w:val="00CA3F77"/>
    <w:rsid w:val="00CA4296"/>
    <w:rsid w:val="00CA4768"/>
    <w:rsid w:val="00CA6E6C"/>
    <w:rsid w:val="00CA78BB"/>
    <w:rsid w:val="00CB112F"/>
    <w:rsid w:val="00CB24B2"/>
    <w:rsid w:val="00CB3510"/>
    <w:rsid w:val="00CB5B12"/>
    <w:rsid w:val="00CB6828"/>
    <w:rsid w:val="00CB779A"/>
    <w:rsid w:val="00CC0249"/>
    <w:rsid w:val="00CC19EC"/>
    <w:rsid w:val="00CC2536"/>
    <w:rsid w:val="00CC411E"/>
    <w:rsid w:val="00CC62ED"/>
    <w:rsid w:val="00CC744F"/>
    <w:rsid w:val="00CC7AE9"/>
    <w:rsid w:val="00CD05B4"/>
    <w:rsid w:val="00CD06F3"/>
    <w:rsid w:val="00CD1BD5"/>
    <w:rsid w:val="00CD1C9A"/>
    <w:rsid w:val="00CD29FC"/>
    <w:rsid w:val="00CD2F75"/>
    <w:rsid w:val="00CD46DB"/>
    <w:rsid w:val="00CD48CF"/>
    <w:rsid w:val="00CD4DEF"/>
    <w:rsid w:val="00CD5C87"/>
    <w:rsid w:val="00CD646E"/>
    <w:rsid w:val="00CD6941"/>
    <w:rsid w:val="00CD6991"/>
    <w:rsid w:val="00CD7A0A"/>
    <w:rsid w:val="00CE0405"/>
    <w:rsid w:val="00CE1306"/>
    <w:rsid w:val="00CE1317"/>
    <w:rsid w:val="00CE157F"/>
    <w:rsid w:val="00CE1F9C"/>
    <w:rsid w:val="00CE346E"/>
    <w:rsid w:val="00CE36C6"/>
    <w:rsid w:val="00CE5407"/>
    <w:rsid w:val="00CE645D"/>
    <w:rsid w:val="00CE75EC"/>
    <w:rsid w:val="00CE76E0"/>
    <w:rsid w:val="00CE7D87"/>
    <w:rsid w:val="00CF04E9"/>
    <w:rsid w:val="00CF07B0"/>
    <w:rsid w:val="00CF212B"/>
    <w:rsid w:val="00CF21EA"/>
    <w:rsid w:val="00CF4463"/>
    <w:rsid w:val="00CF52F1"/>
    <w:rsid w:val="00CF5B27"/>
    <w:rsid w:val="00CF608A"/>
    <w:rsid w:val="00CF6500"/>
    <w:rsid w:val="00CF74F6"/>
    <w:rsid w:val="00D00AF3"/>
    <w:rsid w:val="00D01013"/>
    <w:rsid w:val="00D01318"/>
    <w:rsid w:val="00D01A1B"/>
    <w:rsid w:val="00D03B28"/>
    <w:rsid w:val="00D03C75"/>
    <w:rsid w:val="00D03DE8"/>
    <w:rsid w:val="00D03FE0"/>
    <w:rsid w:val="00D04186"/>
    <w:rsid w:val="00D06599"/>
    <w:rsid w:val="00D076F4"/>
    <w:rsid w:val="00D1033F"/>
    <w:rsid w:val="00D10EDF"/>
    <w:rsid w:val="00D1241F"/>
    <w:rsid w:val="00D12A0F"/>
    <w:rsid w:val="00D1391C"/>
    <w:rsid w:val="00D142A1"/>
    <w:rsid w:val="00D148B3"/>
    <w:rsid w:val="00D15ECE"/>
    <w:rsid w:val="00D16BCC"/>
    <w:rsid w:val="00D16D50"/>
    <w:rsid w:val="00D208AE"/>
    <w:rsid w:val="00D21C16"/>
    <w:rsid w:val="00D2325E"/>
    <w:rsid w:val="00D2475D"/>
    <w:rsid w:val="00D259DF"/>
    <w:rsid w:val="00D25F3B"/>
    <w:rsid w:val="00D274A4"/>
    <w:rsid w:val="00D312E7"/>
    <w:rsid w:val="00D31785"/>
    <w:rsid w:val="00D346B0"/>
    <w:rsid w:val="00D35FC3"/>
    <w:rsid w:val="00D36ADF"/>
    <w:rsid w:val="00D36C97"/>
    <w:rsid w:val="00D36F29"/>
    <w:rsid w:val="00D371A4"/>
    <w:rsid w:val="00D37624"/>
    <w:rsid w:val="00D40563"/>
    <w:rsid w:val="00D41E17"/>
    <w:rsid w:val="00D42AA1"/>
    <w:rsid w:val="00D45689"/>
    <w:rsid w:val="00D46435"/>
    <w:rsid w:val="00D46C2C"/>
    <w:rsid w:val="00D4745E"/>
    <w:rsid w:val="00D47DAE"/>
    <w:rsid w:val="00D518AD"/>
    <w:rsid w:val="00D54A84"/>
    <w:rsid w:val="00D54D81"/>
    <w:rsid w:val="00D556DA"/>
    <w:rsid w:val="00D560CB"/>
    <w:rsid w:val="00D56EA9"/>
    <w:rsid w:val="00D6131A"/>
    <w:rsid w:val="00D62892"/>
    <w:rsid w:val="00D6373C"/>
    <w:rsid w:val="00D63A80"/>
    <w:rsid w:val="00D642D8"/>
    <w:rsid w:val="00D6490B"/>
    <w:rsid w:val="00D66117"/>
    <w:rsid w:val="00D67E80"/>
    <w:rsid w:val="00D710DD"/>
    <w:rsid w:val="00D71CF2"/>
    <w:rsid w:val="00D73D39"/>
    <w:rsid w:val="00D75156"/>
    <w:rsid w:val="00D752B0"/>
    <w:rsid w:val="00D76CF1"/>
    <w:rsid w:val="00D77432"/>
    <w:rsid w:val="00D77FCD"/>
    <w:rsid w:val="00D81825"/>
    <w:rsid w:val="00D82049"/>
    <w:rsid w:val="00D82CD1"/>
    <w:rsid w:val="00D85193"/>
    <w:rsid w:val="00D85F67"/>
    <w:rsid w:val="00D86D76"/>
    <w:rsid w:val="00D90F32"/>
    <w:rsid w:val="00D91EE4"/>
    <w:rsid w:val="00D9259D"/>
    <w:rsid w:val="00D94B13"/>
    <w:rsid w:val="00D95385"/>
    <w:rsid w:val="00D95C8D"/>
    <w:rsid w:val="00D96322"/>
    <w:rsid w:val="00D972E0"/>
    <w:rsid w:val="00DA0F77"/>
    <w:rsid w:val="00DA137A"/>
    <w:rsid w:val="00DA15BA"/>
    <w:rsid w:val="00DA1CDD"/>
    <w:rsid w:val="00DA306A"/>
    <w:rsid w:val="00DA38C1"/>
    <w:rsid w:val="00DA3F59"/>
    <w:rsid w:val="00DA4B96"/>
    <w:rsid w:val="00DA4FE9"/>
    <w:rsid w:val="00DA737B"/>
    <w:rsid w:val="00DA788D"/>
    <w:rsid w:val="00DB37E7"/>
    <w:rsid w:val="00DB46C9"/>
    <w:rsid w:val="00DB7171"/>
    <w:rsid w:val="00DC1EBC"/>
    <w:rsid w:val="00DC277C"/>
    <w:rsid w:val="00DC27BE"/>
    <w:rsid w:val="00DC28C3"/>
    <w:rsid w:val="00DC50DC"/>
    <w:rsid w:val="00DC5CC1"/>
    <w:rsid w:val="00DC693D"/>
    <w:rsid w:val="00DC694D"/>
    <w:rsid w:val="00DC7C95"/>
    <w:rsid w:val="00DD1962"/>
    <w:rsid w:val="00DD251A"/>
    <w:rsid w:val="00DD2C87"/>
    <w:rsid w:val="00DD502B"/>
    <w:rsid w:val="00DD5A72"/>
    <w:rsid w:val="00DD5C88"/>
    <w:rsid w:val="00DD6311"/>
    <w:rsid w:val="00DD764B"/>
    <w:rsid w:val="00DD7B02"/>
    <w:rsid w:val="00DD7B1C"/>
    <w:rsid w:val="00DD7DF6"/>
    <w:rsid w:val="00DE11FD"/>
    <w:rsid w:val="00DE17E3"/>
    <w:rsid w:val="00DE1E50"/>
    <w:rsid w:val="00DE2DAE"/>
    <w:rsid w:val="00DE6D9F"/>
    <w:rsid w:val="00DE7A89"/>
    <w:rsid w:val="00DF07BB"/>
    <w:rsid w:val="00DF1528"/>
    <w:rsid w:val="00DF223F"/>
    <w:rsid w:val="00DF2413"/>
    <w:rsid w:val="00DF300B"/>
    <w:rsid w:val="00DF36C4"/>
    <w:rsid w:val="00DF456F"/>
    <w:rsid w:val="00DF46A4"/>
    <w:rsid w:val="00DF4C1D"/>
    <w:rsid w:val="00DF593E"/>
    <w:rsid w:val="00DF6326"/>
    <w:rsid w:val="00DF6ECE"/>
    <w:rsid w:val="00DF75FD"/>
    <w:rsid w:val="00E003C7"/>
    <w:rsid w:val="00E01245"/>
    <w:rsid w:val="00E012FB"/>
    <w:rsid w:val="00E015E4"/>
    <w:rsid w:val="00E01A4D"/>
    <w:rsid w:val="00E0207E"/>
    <w:rsid w:val="00E022CF"/>
    <w:rsid w:val="00E04518"/>
    <w:rsid w:val="00E054F8"/>
    <w:rsid w:val="00E06ACD"/>
    <w:rsid w:val="00E07D74"/>
    <w:rsid w:val="00E13D12"/>
    <w:rsid w:val="00E14560"/>
    <w:rsid w:val="00E15168"/>
    <w:rsid w:val="00E15A2B"/>
    <w:rsid w:val="00E2034C"/>
    <w:rsid w:val="00E216A2"/>
    <w:rsid w:val="00E216B0"/>
    <w:rsid w:val="00E2325D"/>
    <w:rsid w:val="00E2396A"/>
    <w:rsid w:val="00E2403D"/>
    <w:rsid w:val="00E241EE"/>
    <w:rsid w:val="00E2490B"/>
    <w:rsid w:val="00E24DC6"/>
    <w:rsid w:val="00E2559B"/>
    <w:rsid w:val="00E26C78"/>
    <w:rsid w:val="00E275C6"/>
    <w:rsid w:val="00E305FE"/>
    <w:rsid w:val="00E31640"/>
    <w:rsid w:val="00E31DA1"/>
    <w:rsid w:val="00E320C5"/>
    <w:rsid w:val="00E326D3"/>
    <w:rsid w:val="00E334F4"/>
    <w:rsid w:val="00E34A78"/>
    <w:rsid w:val="00E34EB8"/>
    <w:rsid w:val="00E34EFB"/>
    <w:rsid w:val="00E3500A"/>
    <w:rsid w:val="00E35264"/>
    <w:rsid w:val="00E357EA"/>
    <w:rsid w:val="00E36A01"/>
    <w:rsid w:val="00E37F62"/>
    <w:rsid w:val="00E37FB1"/>
    <w:rsid w:val="00E40684"/>
    <w:rsid w:val="00E40840"/>
    <w:rsid w:val="00E40C97"/>
    <w:rsid w:val="00E413C1"/>
    <w:rsid w:val="00E41840"/>
    <w:rsid w:val="00E435CC"/>
    <w:rsid w:val="00E4416D"/>
    <w:rsid w:val="00E44940"/>
    <w:rsid w:val="00E45155"/>
    <w:rsid w:val="00E45383"/>
    <w:rsid w:val="00E454BD"/>
    <w:rsid w:val="00E51794"/>
    <w:rsid w:val="00E52C80"/>
    <w:rsid w:val="00E53757"/>
    <w:rsid w:val="00E53D87"/>
    <w:rsid w:val="00E54184"/>
    <w:rsid w:val="00E55F66"/>
    <w:rsid w:val="00E561DD"/>
    <w:rsid w:val="00E566B3"/>
    <w:rsid w:val="00E57034"/>
    <w:rsid w:val="00E60736"/>
    <w:rsid w:val="00E60937"/>
    <w:rsid w:val="00E61810"/>
    <w:rsid w:val="00E61B79"/>
    <w:rsid w:val="00E62CFE"/>
    <w:rsid w:val="00E63154"/>
    <w:rsid w:val="00E631A2"/>
    <w:rsid w:val="00E64914"/>
    <w:rsid w:val="00E65997"/>
    <w:rsid w:val="00E670F4"/>
    <w:rsid w:val="00E67A2E"/>
    <w:rsid w:val="00E70985"/>
    <w:rsid w:val="00E74308"/>
    <w:rsid w:val="00E74861"/>
    <w:rsid w:val="00E75023"/>
    <w:rsid w:val="00E776D1"/>
    <w:rsid w:val="00E777C7"/>
    <w:rsid w:val="00E82092"/>
    <w:rsid w:val="00E821C9"/>
    <w:rsid w:val="00E83131"/>
    <w:rsid w:val="00E83FFF"/>
    <w:rsid w:val="00E87BF8"/>
    <w:rsid w:val="00E911FD"/>
    <w:rsid w:val="00E91808"/>
    <w:rsid w:val="00E91F47"/>
    <w:rsid w:val="00E9282A"/>
    <w:rsid w:val="00E92A0A"/>
    <w:rsid w:val="00E93C58"/>
    <w:rsid w:val="00E94237"/>
    <w:rsid w:val="00E94D90"/>
    <w:rsid w:val="00E9662B"/>
    <w:rsid w:val="00E96821"/>
    <w:rsid w:val="00E96B0E"/>
    <w:rsid w:val="00E9741E"/>
    <w:rsid w:val="00EA019F"/>
    <w:rsid w:val="00EA0F5B"/>
    <w:rsid w:val="00EA2160"/>
    <w:rsid w:val="00EA38FA"/>
    <w:rsid w:val="00EA3CD5"/>
    <w:rsid w:val="00EA45D3"/>
    <w:rsid w:val="00EA5800"/>
    <w:rsid w:val="00EA6E00"/>
    <w:rsid w:val="00EA7601"/>
    <w:rsid w:val="00EA7D4F"/>
    <w:rsid w:val="00EB0524"/>
    <w:rsid w:val="00EB0E45"/>
    <w:rsid w:val="00EB10A2"/>
    <w:rsid w:val="00EB1F95"/>
    <w:rsid w:val="00EB2095"/>
    <w:rsid w:val="00EB2640"/>
    <w:rsid w:val="00EB36D4"/>
    <w:rsid w:val="00EB56CD"/>
    <w:rsid w:val="00EB60E5"/>
    <w:rsid w:val="00EB6CB7"/>
    <w:rsid w:val="00EB72BD"/>
    <w:rsid w:val="00EB78AE"/>
    <w:rsid w:val="00EC1147"/>
    <w:rsid w:val="00EC1B73"/>
    <w:rsid w:val="00EC1DB4"/>
    <w:rsid w:val="00EC2715"/>
    <w:rsid w:val="00EC2ECB"/>
    <w:rsid w:val="00EC4334"/>
    <w:rsid w:val="00EC7B07"/>
    <w:rsid w:val="00ED0054"/>
    <w:rsid w:val="00ED08E1"/>
    <w:rsid w:val="00ED1250"/>
    <w:rsid w:val="00ED1737"/>
    <w:rsid w:val="00ED1B68"/>
    <w:rsid w:val="00ED202A"/>
    <w:rsid w:val="00ED35D3"/>
    <w:rsid w:val="00ED42AC"/>
    <w:rsid w:val="00ED455D"/>
    <w:rsid w:val="00ED57E5"/>
    <w:rsid w:val="00ED62E6"/>
    <w:rsid w:val="00ED74FF"/>
    <w:rsid w:val="00EE089B"/>
    <w:rsid w:val="00EE0E49"/>
    <w:rsid w:val="00EE108E"/>
    <w:rsid w:val="00EE17F3"/>
    <w:rsid w:val="00EE1A16"/>
    <w:rsid w:val="00EE1C1F"/>
    <w:rsid w:val="00EE287C"/>
    <w:rsid w:val="00EE4BDB"/>
    <w:rsid w:val="00EE5856"/>
    <w:rsid w:val="00EE5E15"/>
    <w:rsid w:val="00EE68E5"/>
    <w:rsid w:val="00EF0BBC"/>
    <w:rsid w:val="00EF264A"/>
    <w:rsid w:val="00EF292A"/>
    <w:rsid w:val="00EF627A"/>
    <w:rsid w:val="00EF65DF"/>
    <w:rsid w:val="00EF7619"/>
    <w:rsid w:val="00F00566"/>
    <w:rsid w:val="00F02358"/>
    <w:rsid w:val="00F04339"/>
    <w:rsid w:val="00F04649"/>
    <w:rsid w:val="00F04E8C"/>
    <w:rsid w:val="00F062E8"/>
    <w:rsid w:val="00F11936"/>
    <w:rsid w:val="00F12021"/>
    <w:rsid w:val="00F14E64"/>
    <w:rsid w:val="00F15FDA"/>
    <w:rsid w:val="00F16D88"/>
    <w:rsid w:val="00F170D5"/>
    <w:rsid w:val="00F17A55"/>
    <w:rsid w:val="00F202A5"/>
    <w:rsid w:val="00F21B29"/>
    <w:rsid w:val="00F235B4"/>
    <w:rsid w:val="00F2360F"/>
    <w:rsid w:val="00F23A7B"/>
    <w:rsid w:val="00F23D88"/>
    <w:rsid w:val="00F2467A"/>
    <w:rsid w:val="00F2562E"/>
    <w:rsid w:val="00F3175B"/>
    <w:rsid w:val="00F323A6"/>
    <w:rsid w:val="00F32C6E"/>
    <w:rsid w:val="00F32E87"/>
    <w:rsid w:val="00F33163"/>
    <w:rsid w:val="00F335F7"/>
    <w:rsid w:val="00F33C14"/>
    <w:rsid w:val="00F345D2"/>
    <w:rsid w:val="00F345EA"/>
    <w:rsid w:val="00F35000"/>
    <w:rsid w:val="00F3541A"/>
    <w:rsid w:val="00F3571E"/>
    <w:rsid w:val="00F36B67"/>
    <w:rsid w:val="00F4157C"/>
    <w:rsid w:val="00F41865"/>
    <w:rsid w:val="00F425A4"/>
    <w:rsid w:val="00F425D2"/>
    <w:rsid w:val="00F4282E"/>
    <w:rsid w:val="00F42D18"/>
    <w:rsid w:val="00F435F1"/>
    <w:rsid w:val="00F44D76"/>
    <w:rsid w:val="00F453EC"/>
    <w:rsid w:val="00F4586B"/>
    <w:rsid w:val="00F462BF"/>
    <w:rsid w:val="00F4747E"/>
    <w:rsid w:val="00F501BA"/>
    <w:rsid w:val="00F538D9"/>
    <w:rsid w:val="00F55671"/>
    <w:rsid w:val="00F56336"/>
    <w:rsid w:val="00F5640F"/>
    <w:rsid w:val="00F570BE"/>
    <w:rsid w:val="00F573C7"/>
    <w:rsid w:val="00F60CB2"/>
    <w:rsid w:val="00F60FAA"/>
    <w:rsid w:val="00F61097"/>
    <w:rsid w:val="00F61DFB"/>
    <w:rsid w:val="00F62843"/>
    <w:rsid w:val="00F62887"/>
    <w:rsid w:val="00F642EF"/>
    <w:rsid w:val="00F64518"/>
    <w:rsid w:val="00F65ACE"/>
    <w:rsid w:val="00F67142"/>
    <w:rsid w:val="00F676B5"/>
    <w:rsid w:val="00F7229C"/>
    <w:rsid w:val="00F722CF"/>
    <w:rsid w:val="00F72799"/>
    <w:rsid w:val="00F73EED"/>
    <w:rsid w:val="00F75B2C"/>
    <w:rsid w:val="00F76882"/>
    <w:rsid w:val="00F76EB6"/>
    <w:rsid w:val="00F7740E"/>
    <w:rsid w:val="00F80AA6"/>
    <w:rsid w:val="00F82C4A"/>
    <w:rsid w:val="00F83419"/>
    <w:rsid w:val="00F83527"/>
    <w:rsid w:val="00F8453C"/>
    <w:rsid w:val="00F84CC0"/>
    <w:rsid w:val="00F8554E"/>
    <w:rsid w:val="00F85574"/>
    <w:rsid w:val="00F9043F"/>
    <w:rsid w:val="00F920AF"/>
    <w:rsid w:val="00FA0109"/>
    <w:rsid w:val="00FA13CF"/>
    <w:rsid w:val="00FA14BA"/>
    <w:rsid w:val="00FA4C5A"/>
    <w:rsid w:val="00FA7A30"/>
    <w:rsid w:val="00FB18F4"/>
    <w:rsid w:val="00FB3473"/>
    <w:rsid w:val="00FB3A8D"/>
    <w:rsid w:val="00FB5830"/>
    <w:rsid w:val="00FB5E2F"/>
    <w:rsid w:val="00FB7389"/>
    <w:rsid w:val="00FC0B9D"/>
    <w:rsid w:val="00FC2241"/>
    <w:rsid w:val="00FC33AF"/>
    <w:rsid w:val="00FC4CA5"/>
    <w:rsid w:val="00FC5082"/>
    <w:rsid w:val="00FC566C"/>
    <w:rsid w:val="00FC739B"/>
    <w:rsid w:val="00FC7A33"/>
    <w:rsid w:val="00FD1B5D"/>
    <w:rsid w:val="00FD2394"/>
    <w:rsid w:val="00FD30EA"/>
    <w:rsid w:val="00FD3FF2"/>
    <w:rsid w:val="00FD40DC"/>
    <w:rsid w:val="00FD5BB5"/>
    <w:rsid w:val="00FD6134"/>
    <w:rsid w:val="00FD67AA"/>
    <w:rsid w:val="00FE0C8A"/>
    <w:rsid w:val="00FE281C"/>
    <w:rsid w:val="00FE4128"/>
    <w:rsid w:val="00FE4F63"/>
    <w:rsid w:val="00FE66A4"/>
    <w:rsid w:val="00FE6810"/>
    <w:rsid w:val="00FE69F3"/>
    <w:rsid w:val="00FF1D75"/>
    <w:rsid w:val="00FF1F51"/>
    <w:rsid w:val="00FF2604"/>
    <w:rsid w:val="00FF3667"/>
    <w:rsid w:val="00FF56D7"/>
    <w:rsid w:val="00FF596C"/>
    <w:rsid w:val="00FF5E27"/>
    <w:rsid w:val="00FF648B"/>
    <w:rsid w:val="00FF6B39"/>
    <w:rsid w:val="00FF7084"/>
    <w:rsid w:val="00FF74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D4689C7"/>
  <w15:docId w15:val="{38D71954-2613-4C67-95B4-29317905B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MS Mincho" w:hAnsi="Calibri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72799"/>
    <w:pPr>
      <w:spacing w:after="160" w:line="259" w:lineRule="auto"/>
    </w:pPr>
    <w:rPr>
      <w:sz w:val="22"/>
      <w:szCs w:val="22"/>
      <w:lang w:eastAsia="en-US"/>
    </w:rPr>
  </w:style>
  <w:style w:type="paragraph" w:styleId="Heading1">
    <w:name w:val="heading 1"/>
    <w:basedOn w:val="Normal"/>
    <w:link w:val="Heading1Char"/>
    <w:uiPriority w:val="9"/>
    <w:qFormat/>
    <w:rsid w:val="001A4B7B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B5B1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B5B1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A137A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2D0B44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Hyperlink">
    <w:name w:val="Hyperlink"/>
    <w:uiPriority w:val="99"/>
    <w:unhideWhenUsed/>
    <w:rsid w:val="00FF74BA"/>
    <w:rPr>
      <w:color w:val="0000FF"/>
      <w:u w:val="single"/>
    </w:rPr>
  </w:style>
  <w:style w:type="character" w:customStyle="1" w:styleId="Heading1Char">
    <w:name w:val="Heading 1 Char"/>
    <w:link w:val="Heading1"/>
    <w:uiPriority w:val="9"/>
    <w:rsid w:val="001A4B7B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element-citation">
    <w:name w:val="element-citation"/>
    <w:basedOn w:val="DefaultParagraphFont"/>
    <w:rsid w:val="007130BE"/>
  </w:style>
  <w:style w:type="character" w:customStyle="1" w:styleId="ref-journal">
    <w:name w:val="ref-journal"/>
    <w:basedOn w:val="DefaultParagraphFont"/>
    <w:rsid w:val="007130BE"/>
  </w:style>
  <w:style w:type="character" w:customStyle="1" w:styleId="ref-vol">
    <w:name w:val="ref-vol"/>
    <w:basedOn w:val="DefaultParagraphFont"/>
    <w:rsid w:val="007130BE"/>
  </w:style>
  <w:style w:type="table" w:styleId="TableGrid">
    <w:name w:val="Table Grid"/>
    <w:basedOn w:val="TableNormal"/>
    <w:uiPriority w:val="39"/>
    <w:rsid w:val="00E74308"/>
    <w:rPr>
      <w:rFonts w:ascii="Arial" w:eastAsiaTheme="minorEastAsia" w:hAnsi="Arial"/>
      <w:sz w:val="24"/>
      <w:szCs w:val="21"/>
      <w:lang w:val="fr-FR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97565E"/>
    <w:rPr>
      <w:rFonts w:asciiTheme="minorHAnsi" w:eastAsiaTheme="minorEastAsia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2C12C9"/>
    <w:rPr>
      <w:rFonts w:asciiTheme="minorHAnsi" w:eastAsiaTheme="minorEastAsia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2C12C9"/>
    <w:rPr>
      <w:rFonts w:asciiTheme="minorHAnsi" w:eastAsiaTheme="minorEastAsia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556339"/>
    <w:rPr>
      <w:rFonts w:asciiTheme="minorHAnsi" w:eastAsiaTheme="minorEastAsia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425D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25D2"/>
    <w:rPr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425D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25D2"/>
    <w:rPr>
      <w:sz w:val="22"/>
      <w:szCs w:val="22"/>
      <w:lang w:eastAsia="en-US"/>
    </w:rPr>
  </w:style>
  <w:style w:type="paragraph" w:customStyle="1" w:styleId="EndNoteBibliographyTitle">
    <w:name w:val="EndNote Bibliography Title"/>
    <w:basedOn w:val="Normal"/>
    <w:link w:val="EndNoteBibliographyTitle0"/>
    <w:rsid w:val="002D63BB"/>
    <w:pPr>
      <w:spacing w:after="0"/>
      <w:jc w:val="center"/>
    </w:pPr>
    <w:rPr>
      <w:rFonts w:cs="Calibri"/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2D63BB"/>
    <w:rPr>
      <w:rFonts w:cs="Calibri"/>
      <w:noProof/>
      <w:sz w:val="22"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0"/>
    <w:rsid w:val="002D63BB"/>
    <w:pPr>
      <w:spacing w:line="240" w:lineRule="auto"/>
    </w:pPr>
    <w:rPr>
      <w:rFonts w:cs="Calibri"/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2D63BB"/>
    <w:rPr>
      <w:rFonts w:cs="Calibri"/>
      <w:noProof/>
      <w:sz w:val="22"/>
      <w:szCs w:val="22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3EF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3EFE"/>
    <w:rPr>
      <w:rFonts w:ascii="Lucida Grande" w:hAnsi="Lucida Grande" w:cs="Lucida Grande"/>
      <w:sz w:val="18"/>
      <w:szCs w:val="18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B5B12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CB5B12"/>
    <w:rPr>
      <w:rFonts w:asciiTheme="majorHAnsi" w:eastAsiaTheme="majorEastAsia" w:hAnsiTheme="majorHAnsi" w:cstheme="majorBidi"/>
      <w:i/>
      <w:iCs/>
      <w:color w:val="2E74B5" w:themeColor="accent1" w:themeShade="BF"/>
      <w:sz w:val="22"/>
      <w:szCs w:val="22"/>
      <w:lang w:eastAsia="en-US"/>
    </w:rPr>
  </w:style>
  <w:style w:type="paragraph" w:customStyle="1" w:styleId="Title1">
    <w:name w:val="Title1"/>
    <w:basedOn w:val="Normal"/>
    <w:rsid w:val="00CB5B1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desc">
    <w:name w:val="desc"/>
    <w:basedOn w:val="Normal"/>
    <w:rsid w:val="00CB5B1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details">
    <w:name w:val="details"/>
    <w:basedOn w:val="Normal"/>
    <w:rsid w:val="00CB5B1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jrnl">
    <w:name w:val="jrnl"/>
    <w:basedOn w:val="DefaultParagraphFont"/>
    <w:rsid w:val="00CB5B12"/>
  </w:style>
  <w:style w:type="paragraph" w:customStyle="1" w:styleId="links">
    <w:name w:val="links"/>
    <w:basedOn w:val="Normal"/>
    <w:rsid w:val="00CB5B1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highlight">
    <w:name w:val="highlight"/>
    <w:basedOn w:val="DefaultParagraphFont"/>
    <w:rsid w:val="00CB5B12"/>
  </w:style>
  <w:style w:type="character" w:customStyle="1" w:styleId="ui-ncbitoggler-master-text">
    <w:name w:val="ui-ncbitoggler-master-text"/>
    <w:basedOn w:val="DefaultParagraphFont"/>
    <w:rsid w:val="00CB5B12"/>
  </w:style>
  <w:style w:type="table" w:customStyle="1" w:styleId="TableGrid5">
    <w:name w:val="Table Grid5"/>
    <w:basedOn w:val="TableNormal"/>
    <w:next w:val="TableGrid"/>
    <w:uiPriority w:val="39"/>
    <w:rsid w:val="000D37B7"/>
    <w:rPr>
      <w:rFonts w:asciiTheme="minorHAnsi" w:eastAsiaTheme="minorEastAsia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next w:val="TableGrid"/>
    <w:uiPriority w:val="39"/>
    <w:rsid w:val="00E41840"/>
    <w:rPr>
      <w:rFonts w:asciiTheme="minorHAnsi" w:eastAsiaTheme="minorEastAsia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008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1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7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3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3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86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17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87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41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73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23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3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04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43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45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48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37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1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6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04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67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01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82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79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1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36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6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29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1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45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05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11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70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3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2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82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35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9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8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8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7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9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61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476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02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75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4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58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40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2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76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79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93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0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1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8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48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21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91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87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34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1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4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71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2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1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85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8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4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23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43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78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79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60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1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77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8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51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00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53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55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66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00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3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7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34B639-2D83-45D3-9747-E53DD6ECA0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</TotalTime>
  <Pages>18</Pages>
  <Words>6215</Words>
  <Characters>35432</Characters>
  <Application>Microsoft Office Word</Application>
  <DocSecurity>0</DocSecurity>
  <Lines>295</Lines>
  <Paragraphs>8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UCSD Medical Center</Company>
  <LinksUpToDate>false</LinksUpToDate>
  <CharactersWithSpaces>41564</CharactersWithSpaces>
  <SharedDoc>false</SharedDoc>
  <HLinks>
    <vt:vector size="120" baseType="variant">
      <vt:variant>
        <vt:i4>262234</vt:i4>
      </vt:variant>
      <vt:variant>
        <vt:i4>57</vt:i4>
      </vt:variant>
      <vt:variant>
        <vt:i4>0</vt:i4>
      </vt:variant>
      <vt:variant>
        <vt:i4>5</vt:i4>
      </vt:variant>
      <vt:variant>
        <vt:lpwstr>https://www.ncbi.nlm.nih.gov/pubmed/29717230</vt:lpwstr>
      </vt:variant>
      <vt:variant>
        <vt:lpwstr/>
      </vt:variant>
      <vt:variant>
        <vt:i4>6946822</vt:i4>
      </vt:variant>
      <vt:variant>
        <vt:i4>54</vt:i4>
      </vt:variant>
      <vt:variant>
        <vt:i4>0</vt:i4>
      </vt:variant>
      <vt:variant>
        <vt:i4>5</vt:i4>
      </vt:variant>
      <vt:variant>
        <vt:lpwstr>https://www.ncbi.nlm.nih.gov/pubmed/?term=Palmer%20DH%5BAuthor%5D&amp;cauthor=true&amp;cauthor_uid=29717230</vt:lpwstr>
      </vt:variant>
      <vt:variant>
        <vt:lpwstr/>
      </vt:variant>
      <vt:variant>
        <vt:i4>4456492</vt:i4>
      </vt:variant>
      <vt:variant>
        <vt:i4>51</vt:i4>
      </vt:variant>
      <vt:variant>
        <vt:i4>0</vt:i4>
      </vt:variant>
      <vt:variant>
        <vt:i4>5</vt:i4>
      </vt:variant>
      <vt:variant>
        <vt:lpwstr>https://www.ncbi.nlm.nih.gov/pubmed/?term=Greenhalf%20W%5BAuthor%5D&amp;cauthor=true&amp;cauthor_uid=29717230</vt:lpwstr>
      </vt:variant>
      <vt:variant>
        <vt:lpwstr/>
      </vt:variant>
      <vt:variant>
        <vt:i4>2359319</vt:i4>
      </vt:variant>
      <vt:variant>
        <vt:i4>48</vt:i4>
      </vt:variant>
      <vt:variant>
        <vt:i4>0</vt:i4>
      </vt:variant>
      <vt:variant>
        <vt:i4>5</vt:i4>
      </vt:variant>
      <vt:variant>
        <vt:lpwstr>https://www.ncbi.nlm.nih.gov/pubmed/?term=Costello%20E%5BAuthor%5D&amp;cauthor=true&amp;cauthor_uid=29717230</vt:lpwstr>
      </vt:variant>
      <vt:variant>
        <vt:lpwstr/>
      </vt:variant>
      <vt:variant>
        <vt:i4>5636130</vt:i4>
      </vt:variant>
      <vt:variant>
        <vt:i4>45</vt:i4>
      </vt:variant>
      <vt:variant>
        <vt:i4>0</vt:i4>
      </vt:variant>
      <vt:variant>
        <vt:i4>5</vt:i4>
      </vt:variant>
      <vt:variant>
        <vt:lpwstr>https://www.ncbi.nlm.nih.gov/pubmed/?term=Michl%20P%5BAuthor%5D&amp;cauthor=true&amp;cauthor_uid=29717230</vt:lpwstr>
      </vt:variant>
      <vt:variant>
        <vt:lpwstr/>
      </vt:variant>
      <vt:variant>
        <vt:i4>6029414</vt:i4>
      </vt:variant>
      <vt:variant>
        <vt:i4>42</vt:i4>
      </vt:variant>
      <vt:variant>
        <vt:i4>0</vt:i4>
      </vt:variant>
      <vt:variant>
        <vt:i4>5</vt:i4>
      </vt:variant>
      <vt:variant>
        <vt:lpwstr>https://www.ncbi.nlm.nih.gov/pubmed/?term=Kleeff%20J%5BAuthor%5D&amp;cauthor=true&amp;cauthor_uid=29717230</vt:lpwstr>
      </vt:variant>
      <vt:variant>
        <vt:lpwstr/>
      </vt:variant>
      <vt:variant>
        <vt:i4>8257604</vt:i4>
      </vt:variant>
      <vt:variant>
        <vt:i4>39</vt:i4>
      </vt:variant>
      <vt:variant>
        <vt:i4>0</vt:i4>
      </vt:variant>
      <vt:variant>
        <vt:i4>5</vt:i4>
      </vt:variant>
      <vt:variant>
        <vt:lpwstr>https://www.ncbi.nlm.nih.gov/pubmed/?term=Neoptolemos%20JP%5BAuthor%5D&amp;cauthor=true&amp;cauthor_uid=29717230</vt:lpwstr>
      </vt:variant>
      <vt:variant>
        <vt:lpwstr/>
      </vt:variant>
      <vt:variant>
        <vt:i4>3997737</vt:i4>
      </vt:variant>
      <vt:variant>
        <vt:i4>36</vt:i4>
      </vt:variant>
      <vt:variant>
        <vt:i4>0</vt:i4>
      </vt:variant>
      <vt:variant>
        <vt:i4>5</vt:i4>
      </vt:variant>
      <vt:variant>
        <vt:lpwstr>http://www.thelancet.com/journals/langas/article/PIIS2468-1253(18)30081-5/fulltext</vt:lpwstr>
      </vt:variant>
      <vt:variant>
        <vt:lpwstr/>
      </vt:variant>
      <vt:variant>
        <vt:i4>720983</vt:i4>
      </vt:variant>
      <vt:variant>
        <vt:i4>33</vt:i4>
      </vt:variant>
      <vt:variant>
        <vt:i4>0</vt:i4>
      </vt:variant>
      <vt:variant>
        <vt:i4>5</vt:i4>
      </vt:variant>
      <vt:variant>
        <vt:lpwstr>https://www.ncbi.nlm.nih.gov/pubmed/29309945</vt:lpwstr>
      </vt:variant>
      <vt:variant>
        <vt:lpwstr/>
      </vt:variant>
      <vt:variant>
        <vt:i4>5832811</vt:i4>
      </vt:variant>
      <vt:variant>
        <vt:i4>30</vt:i4>
      </vt:variant>
      <vt:variant>
        <vt:i4>0</vt:i4>
      </vt:variant>
      <vt:variant>
        <vt:i4>5</vt:i4>
      </vt:variant>
      <vt:variant>
        <vt:lpwstr>https://www.ncbi.nlm.nih.gov/pubmed/?term=He%20J%5BAuthor%5D&amp;cauthor=true&amp;cauthor_uid=29309945</vt:lpwstr>
      </vt:variant>
      <vt:variant>
        <vt:lpwstr/>
      </vt:variant>
      <vt:variant>
        <vt:i4>4784250</vt:i4>
      </vt:variant>
      <vt:variant>
        <vt:i4>27</vt:i4>
      </vt:variant>
      <vt:variant>
        <vt:i4>0</vt:i4>
      </vt:variant>
      <vt:variant>
        <vt:i4>5</vt:i4>
      </vt:variant>
      <vt:variant>
        <vt:lpwstr>https://www.ncbi.nlm.nih.gov/pubmed/?term=Yu%20J%5BAuthor%5D&amp;cauthor=true&amp;cauthor_uid=29309945</vt:lpwstr>
      </vt:variant>
      <vt:variant>
        <vt:lpwstr/>
      </vt:variant>
      <vt:variant>
        <vt:i4>1114211</vt:i4>
      </vt:variant>
      <vt:variant>
        <vt:i4>24</vt:i4>
      </vt:variant>
      <vt:variant>
        <vt:i4>0</vt:i4>
      </vt:variant>
      <vt:variant>
        <vt:i4>5</vt:i4>
      </vt:variant>
      <vt:variant>
        <vt:lpwstr>https://www.ncbi.nlm.nih.gov/pubmed/?term=Wolfgang%20CL%5BAuthor%5D&amp;cauthor=true&amp;cauthor_uid=29309945</vt:lpwstr>
      </vt:variant>
      <vt:variant>
        <vt:lpwstr/>
      </vt:variant>
      <vt:variant>
        <vt:i4>3932237</vt:i4>
      </vt:variant>
      <vt:variant>
        <vt:i4>21</vt:i4>
      </vt:variant>
      <vt:variant>
        <vt:i4>0</vt:i4>
      </vt:variant>
      <vt:variant>
        <vt:i4>5</vt:i4>
      </vt:variant>
      <vt:variant>
        <vt:lpwstr>https://www.ncbi.nlm.nih.gov/pubmed/?term=Goggins%20M%5BAuthor%5D&amp;cauthor=true&amp;cauthor_uid=29309945</vt:lpwstr>
      </vt:variant>
      <vt:variant>
        <vt:lpwstr/>
      </vt:variant>
      <vt:variant>
        <vt:i4>852004</vt:i4>
      </vt:variant>
      <vt:variant>
        <vt:i4>18</vt:i4>
      </vt:variant>
      <vt:variant>
        <vt:i4>0</vt:i4>
      </vt:variant>
      <vt:variant>
        <vt:i4>5</vt:i4>
      </vt:variant>
      <vt:variant>
        <vt:lpwstr>https://www.ncbi.nlm.nih.gov/pubmed/?term=Weiss%20MJ%5BAuthor%5D&amp;cauthor=true&amp;cauthor_uid=29309945</vt:lpwstr>
      </vt:variant>
      <vt:variant>
        <vt:lpwstr/>
      </vt:variant>
      <vt:variant>
        <vt:i4>7733340</vt:i4>
      </vt:variant>
      <vt:variant>
        <vt:i4>15</vt:i4>
      </vt:variant>
      <vt:variant>
        <vt:i4>0</vt:i4>
      </vt:variant>
      <vt:variant>
        <vt:i4>5</vt:i4>
      </vt:variant>
      <vt:variant>
        <vt:lpwstr>https://www.ncbi.nlm.nih.gov/pubmed/?term=Cameron%20JL%5BAuthor%5D&amp;cauthor=true&amp;cauthor_uid=29309945</vt:lpwstr>
      </vt:variant>
      <vt:variant>
        <vt:lpwstr/>
      </vt:variant>
      <vt:variant>
        <vt:i4>4128846</vt:i4>
      </vt:variant>
      <vt:variant>
        <vt:i4>12</vt:i4>
      </vt:variant>
      <vt:variant>
        <vt:i4>0</vt:i4>
      </vt:variant>
      <vt:variant>
        <vt:i4>5</vt:i4>
      </vt:variant>
      <vt:variant>
        <vt:lpwstr>https://www.ncbi.nlm.nih.gov/pubmed/?term=Wei%20J%5BAuthor%5D&amp;cauthor=true&amp;cauthor_uid=29309945</vt:lpwstr>
      </vt:variant>
      <vt:variant>
        <vt:lpwstr/>
      </vt:variant>
      <vt:variant>
        <vt:i4>6094970</vt:i4>
      </vt:variant>
      <vt:variant>
        <vt:i4>9</vt:i4>
      </vt:variant>
      <vt:variant>
        <vt:i4>0</vt:i4>
      </vt:variant>
      <vt:variant>
        <vt:i4>5</vt:i4>
      </vt:variant>
      <vt:variant>
        <vt:lpwstr>https://www.ncbi.nlm.nih.gov/pubmed/?term=Gemenetzis%20G%5BAuthor%5D&amp;cauthor=true&amp;cauthor_uid=29309945</vt:lpwstr>
      </vt:variant>
      <vt:variant>
        <vt:lpwstr/>
      </vt:variant>
      <vt:variant>
        <vt:i4>1835054</vt:i4>
      </vt:variant>
      <vt:variant>
        <vt:i4>6</vt:i4>
      </vt:variant>
      <vt:variant>
        <vt:i4>0</vt:i4>
      </vt:variant>
      <vt:variant>
        <vt:i4>5</vt:i4>
      </vt:variant>
      <vt:variant>
        <vt:lpwstr>https://www.ncbi.nlm.nih.gov/pubmed/?term=Groot%20VP%5BAuthor%5D&amp;cauthor=true&amp;cauthor_uid=29309945</vt:lpwstr>
      </vt:variant>
      <vt:variant>
        <vt:lpwstr/>
      </vt:variant>
      <vt:variant>
        <vt:i4>1441844</vt:i4>
      </vt:variant>
      <vt:variant>
        <vt:i4>3</vt:i4>
      </vt:variant>
      <vt:variant>
        <vt:i4>0</vt:i4>
      </vt:variant>
      <vt:variant>
        <vt:i4>5</vt:i4>
      </vt:variant>
      <vt:variant>
        <vt:lpwstr>https://www.ncbi.nlm.nih.gov/pubmed/?term=Blair%20AB%5BAuthor%5D&amp;cauthor=true&amp;cauthor_uid=29309945</vt:lpwstr>
      </vt:variant>
      <vt:variant>
        <vt:lpwstr/>
      </vt:variant>
      <vt:variant>
        <vt:i4>3670140</vt:i4>
      </vt:variant>
      <vt:variant>
        <vt:i4>0</vt:i4>
      </vt:variant>
      <vt:variant>
        <vt:i4>0</vt:i4>
      </vt:variant>
      <vt:variant>
        <vt:i4>5</vt:i4>
      </vt:variant>
      <vt:variant>
        <vt:lpwstr>https://www.sitcancer.org/2017/home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el, Hitendra</dc:creator>
  <cp:keywords/>
  <dc:description/>
  <cp:lastModifiedBy>Okamura, Ryosuke</cp:lastModifiedBy>
  <cp:revision>39</cp:revision>
  <cp:lastPrinted>2019-01-07T04:45:00Z</cp:lastPrinted>
  <dcterms:created xsi:type="dcterms:W3CDTF">2019-02-08T22:59:00Z</dcterms:created>
  <dcterms:modified xsi:type="dcterms:W3CDTF">2019-10-01T22:07:00Z</dcterms:modified>
</cp:coreProperties>
</file>